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proofErr w:type="spellStart"/>
      <w:r w:rsidRPr="00BE6B00">
        <w:rPr>
          <w:rFonts w:ascii="Palatino Linotype" w:hAnsi="Palatino Linotype"/>
          <w:b/>
        </w:rPr>
        <w:t>CookBERT</w:t>
      </w:r>
      <w:proofErr w:type="spellEnd"/>
      <w:r w:rsidRPr="00BE6B00">
        <w:rPr>
          <w:rFonts w:ascii="Palatino Linotype" w:hAnsi="Palatino Linotype"/>
          <w:b/>
        </w:rPr>
        <w:t xml:space="preserve">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w:t>
      </w:r>
      <w:proofErr w:type="gramStart"/>
      <w:r w:rsidR="007702B9" w:rsidRPr="007702B9">
        <w:rPr>
          <w:rFonts w:ascii="Palatino Linotype" w:hAnsi="Palatino Linotype"/>
        </w:rPr>
        <w:t>I:IMSK</w:t>
      </w:r>
      <w:proofErr w:type="gramEnd"/>
      <w:r w:rsidR="007702B9" w:rsidRPr="007702B9">
        <w:rPr>
          <w:rFonts w:ascii="Palatino Linotype" w:hAnsi="Palatino Linotype"/>
        </w:rPr>
        <w:t>)</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3EAE9C28" w14:textId="6721FDC0" w:rsidR="00FA5709"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6290416" w:history="1">
            <w:r w:rsidR="00FA5709" w:rsidRPr="002E58B6">
              <w:rPr>
                <w:rStyle w:val="Hyperlink"/>
                <w:rFonts w:eastAsiaTheme="majorEastAsia"/>
                <w:noProof/>
              </w:rPr>
              <w:t>1</w:t>
            </w:r>
            <w:r w:rsidR="00FA5709">
              <w:rPr>
                <w:rFonts w:asciiTheme="minorHAnsi" w:eastAsiaTheme="minorEastAsia" w:hAnsiTheme="minorHAnsi" w:cstheme="minorBidi"/>
                <w:b w:val="0"/>
                <w:noProof/>
                <w:sz w:val="22"/>
                <w:szCs w:val="22"/>
                <w:lang w:eastAsia="en-GB"/>
              </w:rPr>
              <w:tab/>
            </w:r>
            <w:r w:rsidR="00FA5709" w:rsidRPr="002E58B6">
              <w:rPr>
                <w:rStyle w:val="Hyperlink"/>
                <w:rFonts w:eastAsiaTheme="majorEastAsia"/>
                <w:noProof/>
              </w:rPr>
              <w:t>Introduction</w:t>
            </w:r>
            <w:r w:rsidR="00FA5709">
              <w:rPr>
                <w:noProof/>
                <w:webHidden/>
              </w:rPr>
              <w:tab/>
            </w:r>
            <w:r w:rsidR="00FA5709">
              <w:rPr>
                <w:noProof/>
                <w:webHidden/>
              </w:rPr>
              <w:fldChar w:fldCharType="begin"/>
            </w:r>
            <w:r w:rsidR="00FA5709">
              <w:rPr>
                <w:noProof/>
                <w:webHidden/>
              </w:rPr>
              <w:instrText xml:space="preserve"> PAGEREF _Toc96290416 \h </w:instrText>
            </w:r>
            <w:r w:rsidR="00FA5709">
              <w:rPr>
                <w:noProof/>
                <w:webHidden/>
              </w:rPr>
            </w:r>
            <w:r w:rsidR="00FA5709">
              <w:rPr>
                <w:noProof/>
                <w:webHidden/>
              </w:rPr>
              <w:fldChar w:fldCharType="separate"/>
            </w:r>
            <w:r w:rsidR="00FA5709">
              <w:rPr>
                <w:noProof/>
                <w:webHidden/>
              </w:rPr>
              <w:t>8</w:t>
            </w:r>
            <w:r w:rsidR="00FA5709">
              <w:rPr>
                <w:noProof/>
                <w:webHidden/>
              </w:rPr>
              <w:fldChar w:fldCharType="end"/>
            </w:r>
          </w:hyperlink>
        </w:p>
        <w:p w14:paraId="4BA984E5" w14:textId="30C9E580" w:rsidR="00FA5709" w:rsidRDefault="00FA5709">
          <w:pPr>
            <w:pStyle w:val="Verzeichnis1"/>
            <w:rPr>
              <w:rFonts w:asciiTheme="minorHAnsi" w:eastAsiaTheme="minorEastAsia" w:hAnsiTheme="minorHAnsi" w:cstheme="minorBidi"/>
              <w:b w:val="0"/>
              <w:noProof/>
              <w:sz w:val="22"/>
              <w:szCs w:val="22"/>
              <w:lang w:eastAsia="en-GB"/>
            </w:rPr>
          </w:pPr>
          <w:hyperlink w:anchor="_Toc96290417" w:history="1">
            <w:r w:rsidRPr="002E58B6">
              <w:rPr>
                <w:rStyle w:val="Hyperlink"/>
                <w:rFonts w:eastAsiaTheme="majorEastAsia"/>
                <w:noProof/>
              </w:rPr>
              <w:t>2</w:t>
            </w:r>
            <w:r>
              <w:rPr>
                <w:rFonts w:asciiTheme="minorHAnsi" w:eastAsiaTheme="minorEastAsia" w:hAnsiTheme="minorHAnsi" w:cstheme="minorBidi"/>
                <w:b w:val="0"/>
                <w:noProof/>
                <w:sz w:val="22"/>
                <w:szCs w:val="22"/>
                <w:lang w:eastAsia="en-GB"/>
              </w:rPr>
              <w:tab/>
            </w:r>
            <w:r w:rsidRPr="002E58B6">
              <w:rPr>
                <w:rStyle w:val="Hyperlink"/>
                <w:rFonts w:eastAsiaTheme="majorEastAsia"/>
                <w:noProof/>
              </w:rPr>
              <w:t>Background and Related Work</w:t>
            </w:r>
            <w:r>
              <w:rPr>
                <w:noProof/>
                <w:webHidden/>
              </w:rPr>
              <w:tab/>
            </w:r>
            <w:r>
              <w:rPr>
                <w:noProof/>
                <w:webHidden/>
              </w:rPr>
              <w:fldChar w:fldCharType="begin"/>
            </w:r>
            <w:r>
              <w:rPr>
                <w:noProof/>
                <w:webHidden/>
              </w:rPr>
              <w:instrText xml:space="preserve"> PAGEREF _Toc96290417 \h </w:instrText>
            </w:r>
            <w:r>
              <w:rPr>
                <w:noProof/>
                <w:webHidden/>
              </w:rPr>
            </w:r>
            <w:r>
              <w:rPr>
                <w:noProof/>
                <w:webHidden/>
              </w:rPr>
              <w:fldChar w:fldCharType="separate"/>
            </w:r>
            <w:r>
              <w:rPr>
                <w:noProof/>
                <w:webHidden/>
              </w:rPr>
              <w:t>11</w:t>
            </w:r>
            <w:r>
              <w:rPr>
                <w:noProof/>
                <w:webHidden/>
              </w:rPr>
              <w:fldChar w:fldCharType="end"/>
            </w:r>
          </w:hyperlink>
        </w:p>
        <w:p w14:paraId="415C2147" w14:textId="02856409"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18" w:history="1">
            <w:r w:rsidRPr="002E58B6">
              <w:rPr>
                <w:rStyle w:val="Hyperlink"/>
                <w:rFonts w:eastAsiaTheme="majorEastAsia"/>
                <w:noProof/>
              </w:rPr>
              <w:t>2.1</w:t>
            </w:r>
            <w:r>
              <w:rPr>
                <w:rFonts w:asciiTheme="minorHAnsi" w:eastAsiaTheme="minorEastAsia" w:hAnsiTheme="minorHAnsi" w:cstheme="minorBidi"/>
                <w:noProof/>
                <w:sz w:val="22"/>
                <w:szCs w:val="22"/>
                <w:lang w:eastAsia="en-GB"/>
              </w:rPr>
              <w:tab/>
            </w:r>
            <w:r w:rsidRPr="002E58B6">
              <w:rPr>
                <w:rStyle w:val="Hyperlink"/>
                <w:rFonts w:eastAsiaTheme="majorEastAsia"/>
                <w:noProof/>
              </w:rPr>
              <w:t>BERT</w:t>
            </w:r>
            <w:r>
              <w:rPr>
                <w:noProof/>
                <w:webHidden/>
              </w:rPr>
              <w:tab/>
            </w:r>
            <w:r>
              <w:rPr>
                <w:noProof/>
                <w:webHidden/>
              </w:rPr>
              <w:fldChar w:fldCharType="begin"/>
            </w:r>
            <w:r>
              <w:rPr>
                <w:noProof/>
                <w:webHidden/>
              </w:rPr>
              <w:instrText xml:space="preserve"> PAGEREF _Toc96290418 \h </w:instrText>
            </w:r>
            <w:r>
              <w:rPr>
                <w:noProof/>
                <w:webHidden/>
              </w:rPr>
            </w:r>
            <w:r>
              <w:rPr>
                <w:noProof/>
                <w:webHidden/>
              </w:rPr>
              <w:fldChar w:fldCharType="separate"/>
            </w:r>
            <w:r>
              <w:rPr>
                <w:noProof/>
                <w:webHidden/>
              </w:rPr>
              <w:t>11</w:t>
            </w:r>
            <w:r>
              <w:rPr>
                <w:noProof/>
                <w:webHidden/>
              </w:rPr>
              <w:fldChar w:fldCharType="end"/>
            </w:r>
          </w:hyperlink>
        </w:p>
        <w:p w14:paraId="067583B4" w14:textId="406F4DAC" w:rsidR="00FA5709" w:rsidRDefault="00FA57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90419" w:history="1">
            <w:r w:rsidRPr="002E58B6">
              <w:rPr>
                <w:rStyle w:val="Hyperlink"/>
                <w:rFonts w:eastAsiaTheme="majorEastAsia"/>
                <w:noProof/>
              </w:rPr>
              <w:t>2.1.1</w:t>
            </w:r>
            <w:r>
              <w:rPr>
                <w:rFonts w:asciiTheme="minorHAnsi" w:eastAsiaTheme="minorEastAsia" w:hAnsiTheme="minorHAnsi" w:cstheme="minorBidi"/>
                <w:noProof/>
                <w:szCs w:val="22"/>
                <w:lang w:eastAsia="en-GB"/>
              </w:rPr>
              <w:tab/>
            </w:r>
            <w:r w:rsidRPr="002E58B6">
              <w:rPr>
                <w:rStyle w:val="Hyperlink"/>
                <w:rFonts w:eastAsiaTheme="majorEastAsia"/>
                <w:noProof/>
              </w:rPr>
              <w:t>Pretraining Contextual Representations</w:t>
            </w:r>
            <w:r>
              <w:rPr>
                <w:noProof/>
                <w:webHidden/>
              </w:rPr>
              <w:tab/>
            </w:r>
            <w:r>
              <w:rPr>
                <w:noProof/>
                <w:webHidden/>
              </w:rPr>
              <w:fldChar w:fldCharType="begin"/>
            </w:r>
            <w:r>
              <w:rPr>
                <w:noProof/>
                <w:webHidden/>
              </w:rPr>
              <w:instrText xml:space="preserve"> PAGEREF _Toc96290419 \h </w:instrText>
            </w:r>
            <w:r>
              <w:rPr>
                <w:noProof/>
                <w:webHidden/>
              </w:rPr>
            </w:r>
            <w:r>
              <w:rPr>
                <w:noProof/>
                <w:webHidden/>
              </w:rPr>
              <w:fldChar w:fldCharType="separate"/>
            </w:r>
            <w:r>
              <w:rPr>
                <w:noProof/>
                <w:webHidden/>
              </w:rPr>
              <w:t>11</w:t>
            </w:r>
            <w:r>
              <w:rPr>
                <w:noProof/>
                <w:webHidden/>
              </w:rPr>
              <w:fldChar w:fldCharType="end"/>
            </w:r>
          </w:hyperlink>
        </w:p>
        <w:p w14:paraId="654A3ADF" w14:textId="67A0A7A0" w:rsidR="00FA5709" w:rsidRDefault="00FA57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90420" w:history="1">
            <w:r w:rsidRPr="002E58B6">
              <w:rPr>
                <w:rStyle w:val="Hyperlink"/>
                <w:rFonts w:eastAsiaTheme="majorEastAsia"/>
                <w:noProof/>
              </w:rPr>
              <w:t>2.1.2</w:t>
            </w:r>
            <w:r>
              <w:rPr>
                <w:rFonts w:asciiTheme="minorHAnsi" w:eastAsiaTheme="minorEastAsia" w:hAnsiTheme="minorHAnsi" w:cstheme="minorBidi"/>
                <w:noProof/>
                <w:szCs w:val="22"/>
                <w:lang w:eastAsia="en-GB"/>
              </w:rPr>
              <w:tab/>
            </w:r>
            <w:r w:rsidRPr="002E58B6">
              <w:rPr>
                <w:rStyle w:val="Hyperlink"/>
                <w:rFonts w:eastAsiaTheme="majorEastAsia"/>
                <w:noProof/>
              </w:rPr>
              <w:t>Pretraining Objectives</w:t>
            </w:r>
            <w:r>
              <w:rPr>
                <w:noProof/>
                <w:webHidden/>
              </w:rPr>
              <w:tab/>
            </w:r>
            <w:r>
              <w:rPr>
                <w:noProof/>
                <w:webHidden/>
              </w:rPr>
              <w:fldChar w:fldCharType="begin"/>
            </w:r>
            <w:r>
              <w:rPr>
                <w:noProof/>
                <w:webHidden/>
              </w:rPr>
              <w:instrText xml:space="preserve"> PAGEREF _Toc96290420 \h </w:instrText>
            </w:r>
            <w:r>
              <w:rPr>
                <w:noProof/>
                <w:webHidden/>
              </w:rPr>
            </w:r>
            <w:r>
              <w:rPr>
                <w:noProof/>
                <w:webHidden/>
              </w:rPr>
              <w:fldChar w:fldCharType="separate"/>
            </w:r>
            <w:r>
              <w:rPr>
                <w:noProof/>
                <w:webHidden/>
              </w:rPr>
              <w:t>12</w:t>
            </w:r>
            <w:r>
              <w:rPr>
                <w:noProof/>
                <w:webHidden/>
              </w:rPr>
              <w:fldChar w:fldCharType="end"/>
            </w:r>
          </w:hyperlink>
        </w:p>
        <w:p w14:paraId="6BC17CD6" w14:textId="3DBFB453" w:rsidR="00FA5709" w:rsidRDefault="00FA57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90421" w:history="1">
            <w:r w:rsidRPr="002E58B6">
              <w:rPr>
                <w:rStyle w:val="Hyperlink"/>
                <w:rFonts w:eastAsiaTheme="majorEastAsia"/>
                <w:noProof/>
              </w:rPr>
              <w:t>2.1.3</w:t>
            </w:r>
            <w:r>
              <w:rPr>
                <w:rFonts w:asciiTheme="minorHAnsi" w:eastAsiaTheme="minorEastAsia" w:hAnsiTheme="minorHAnsi" w:cstheme="minorBidi"/>
                <w:noProof/>
                <w:szCs w:val="22"/>
                <w:lang w:eastAsia="en-GB"/>
              </w:rPr>
              <w:tab/>
            </w:r>
            <w:r w:rsidRPr="002E58B6">
              <w:rPr>
                <w:rStyle w:val="Hyperlink"/>
                <w:rFonts w:eastAsiaTheme="majorEastAsia"/>
                <w:noProof/>
              </w:rPr>
              <w:t>General BERT workflow/ Input/Output representations</w:t>
            </w:r>
            <w:r>
              <w:rPr>
                <w:noProof/>
                <w:webHidden/>
              </w:rPr>
              <w:tab/>
            </w:r>
            <w:r>
              <w:rPr>
                <w:noProof/>
                <w:webHidden/>
              </w:rPr>
              <w:fldChar w:fldCharType="begin"/>
            </w:r>
            <w:r>
              <w:rPr>
                <w:noProof/>
                <w:webHidden/>
              </w:rPr>
              <w:instrText xml:space="preserve"> PAGEREF _Toc96290421 \h </w:instrText>
            </w:r>
            <w:r>
              <w:rPr>
                <w:noProof/>
                <w:webHidden/>
              </w:rPr>
            </w:r>
            <w:r>
              <w:rPr>
                <w:noProof/>
                <w:webHidden/>
              </w:rPr>
              <w:fldChar w:fldCharType="separate"/>
            </w:r>
            <w:r>
              <w:rPr>
                <w:noProof/>
                <w:webHidden/>
              </w:rPr>
              <w:t>13</w:t>
            </w:r>
            <w:r>
              <w:rPr>
                <w:noProof/>
                <w:webHidden/>
              </w:rPr>
              <w:fldChar w:fldCharType="end"/>
            </w:r>
          </w:hyperlink>
        </w:p>
        <w:p w14:paraId="78DF194C" w14:textId="46FF31DC"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22" w:history="1">
            <w:r w:rsidRPr="002E58B6">
              <w:rPr>
                <w:rStyle w:val="Hyperlink"/>
                <w:rFonts w:eastAsiaTheme="majorEastAsia"/>
                <w:noProof/>
              </w:rPr>
              <w:t>2.2</w:t>
            </w:r>
            <w:r>
              <w:rPr>
                <w:rFonts w:asciiTheme="minorHAnsi" w:eastAsiaTheme="minorEastAsia" w:hAnsiTheme="minorHAnsi" w:cstheme="minorBidi"/>
                <w:noProof/>
                <w:sz w:val="22"/>
                <w:szCs w:val="22"/>
                <w:lang w:eastAsia="en-GB"/>
              </w:rPr>
              <w:tab/>
            </w:r>
            <w:r w:rsidRPr="002E58B6">
              <w:rPr>
                <w:rStyle w:val="Hyperlink"/>
                <w:rFonts w:eastAsiaTheme="majorEastAsia"/>
                <w:noProof/>
              </w:rPr>
              <w:t>BERT and Conversational Agents</w:t>
            </w:r>
            <w:r>
              <w:rPr>
                <w:noProof/>
                <w:webHidden/>
              </w:rPr>
              <w:tab/>
            </w:r>
            <w:r>
              <w:rPr>
                <w:noProof/>
                <w:webHidden/>
              </w:rPr>
              <w:fldChar w:fldCharType="begin"/>
            </w:r>
            <w:r>
              <w:rPr>
                <w:noProof/>
                <w:webHidden/>
              </w:rPr>
              <w:instrText xml:space="preserve"> PAGEREF _Toc96290422 \h </w:instrText>
            </w:r>
            <w:r>
              <w:rPr>
                <w:noProof/>
                <w:webHidden/>
              </w:rPr>
            </w:r>
            <w:r>
              <w:rPr>
                <w:noProof/>
                <w:webHidden/>
              </w:rPr>
              <w:fldChar w:fldCharType="separate"/>
            </w:r>
            <w:r>
              <w:rPr>
                <w:noProof/>
                <w:webHidden/>
              </w:rPr>
              <w:t>13</w:t>
            </w:r>
            <w:r>
              <w:rPr>
                <w:noProof/>
                <w:webHidden/>
              </w:rPr>
              <w:fldChar w:fldCharType="end"/>
            </w:r>
          </w:hyperlink>
        </w:p>
        <w:p w14:paraId="21DA66AE" w14:textId="7D304D79"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23" w:history="1">
            <w:r w:rsidRPr="002E58B6">
              <w:rPr>
                <w:rStyle w:val="Hyperlink"/>
                <w:rFonts w:eastAsiaTheme="majorEastAsia"/>
                <w:noProof/>
              </w:rPr>
              <w:t>2.3</w:t>
            </w:r>
            <w:r>
              <w:rPr>
                <w:rFonts w:asciiTheme="minorHAnsi" w:eastAsiaTheme="minorEastAsia" w:hAnsiTheme="minorHAnsi" w:cstheme="minorBidi"/>
                <w:noProof/>
                <w:sz w:val="22"/>
                <w:szCs w:val="22"/>
                <w:lang w:eastAsia="en-GB"/>
              </w:rPr>
              <w:tab/>
            </w:r>
            <w:r w:rsidRPr="002E58B6">
              <w:rPr>
                <w:rStyle w:val="Hyperlink"/>
                <w:rFonts w:eastAsiaTheme="majorEastAsia"/>
                <w:noProof/>
              </w:rPr>
              <w:t>Adapting BERT for Different Domains</w:t>
            </w:r>
            <w:r>
              <w:rPr>
                <w:noProof/>
                <w:webHidden/>
              </w:rPr>
              <w:tab/>
            </w:r>
            <w:r>
              <w:rPr>
                <w:noProof/>
                <w:webHidden/>
              </w:rPr>
              <w:fldChar w:fldCharType="begin"/>
            </w:r>
            <w:r>
              <w:rPr>
                <w:noProof/>
                <w:webHidden/>
              </w:rPr>
              <w:instrText xml:space="preserve"> PAGEREF _Toc96290423 \h </w:instrText>
            </w:r>
            <w:r>
              <w:rPr>
                <w:noProof/>
                <w:webHidden/>
              </w:rPr>
            </w:r>
            <w:r>
              <w:rPr>
                <w:noProof/>
                <w:webHidden/>
              </w:rPr>
              <w:fldChar w:fldCharType="separate"/>
            </w:r>
            <w:r>
              <w:rPr>
                <w:noProof/>
                <w:webHidden/>
              </w:rPr>
              <w:t>14</w:t>
            </w:r>
            <w:r>
              <w:rPr>
                <w:noProof/>
                <w:webHidden/>
              </w:rPr>
              <w:fldChar w:fldCharType="end"/>
            </w:r>
          </w:hyperlink>
        </w:p>
        <w:p w14:paraId="52A1F49B" w14:textId="5694E0BE"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24" w:history="1">
            <w:r w:rsidRPr="002E58B6">
              <w:rPr>
                <w:rStyle w:val="Hyperlink"/>
                <w:rFonts w:eastAsiaTheme="majorEastAsia"/>
                <w:noProof/>
                <w:lang w:val="en-US" w:eastAsia="en-US"/>
              </w:rPr>
              <w:t>2.4</w:t>
            </w:r>
            <w:r>
              <w:rPr>
                <w:rFonts w:asciiTheme="minorHAnsi" w:eastAsiaTheme="minorEastAsia" w:hAnsiTheme="minorHAnsi" w:cstheme="minorBidi"/>
                <w:noProof/>
                <w:sz w:val="22"/>
                <w:szCs w:val="22"/>
                <w:lang w:eastAsia="en-GB"/>
              </w:rPr>
              <w:tab/>
            </w:r>
            <w:r w:rsidRPr="002E58B6">
              <w:rPr>
                <w:rStyle w:val="Hyperlink"/>
                <w:rFonts w:eastAsiaTheme="majorEastAsia"/>
                <w:noProof/>
                <w:lang w:val="en-US" w:eastAsia="en-US"/>
              </w:rPr>
              <w:t>BERT for the Cooking Domain</w:t>
            </w:r>
            <w:r>
              <w:rPr>
                <w:noProof/>
                <w:webHidden/>
              </w:rPr>
              <w:tab/>
            </w:r>
            <w:r>
              <w:rPr>
                <w:noProof/>
                <w:webHidden/>
              </w:rPr>
              <w:fldChar w:fldCharType="begin"/>
            </w:r>
            <w:r>
              <w:rPr>
                <w:noProof/>
                <w:webHidden/>
              </w:rPr>
              <w:instrText xml:space="preserve"> PAGEREF _Toc96290424 \h </w:instrText>
            </w:r>
            <w:r>
              <w:rPr>
                <w:noProof/>
                <w:webHidden/>
              </w:rPr>
            </w:r>
            <w:r>
              <w:rPr>
                <w:noProof/>
                <w:webHidden/>
              </w:rPr>
              <w:fldChar w:fldCharType="separate"/>
            </w:r>
            <w:r>
              <w:rPr>
                <w:noProof/>
                <w:webHidden/>
              </w:rPr>
              <w:t>15</w:t>
            </w:r>
            <w:r>
              <w:rPr>
                <w:noProof/>
                <w:webHidden/>
              </w:rPr>
              <w:fldChar w:fldCharType="end"/>
            </w:r>
          </w:hyperlink>
        </w:p>
        <w:p w14:paraId="2A31BE85" w14:textId="43202C93"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25" w:history="1">
            <w:r w:rsidRPr="002E58B6">
              <w:rPr>
                <w:rStyle w:val="Hyperlink"/>
                <w:rFonts w:eastAsiaTheme="majorEastAsia"/>
                <w:noProof/>
                <w:lang w:val="en-US" w:eastAsia="en-US"/>
              </w:rPr>
              <w:t>2.5</w:t>
            </w:r>
            <w:r>
              <w:rPr>
                <w:rFonts w:asciiTheme="minorHAnsi" w:eastAsiaTheme="minorEastAsia" w:hAnsiTheme="minorHAnsi" w:cstheme="minorBidi"/>
                <w:noProof/>
                <w:sz w:val="22"/>
                <w:szCs w:val="22"/>
                <w:lang w:eastAsia="en-GB"/>
              </w:rPr>
              <w:tab/>
            </w:r>
            <w:r w:rsidRPr="002E58B6">
              <w:rPr>
                <w:rStyle w:val="Hyperlink"/>
                <w:rFonts w:eastAsiaTheme="majorEastAsia"/>
                <w:noProof/>
                <w:lang w:val="en-US" w:eastAsia="en-US"/>
              </w:rPr>
              <w:t>Summary and Key Differentiators</w:t>
            </w:r>
            <w:r>
              <w:rPr>
                <w:noProof/>
                <w:webHidden/>
              </w:rPr>
              <w:tab/>
            </w:r>
            <w:r>
              <w:rPr>
                <w:noProof/>
                <w:webHidden/>
              </w:rPr>
              <w:fldChar w:fldCharType="begin"/>
            </w:r>
            <w:r>
              <w:rPr>
                <w:noProof/>
                <w:webHidden/>
              </w:rPr>
              <w:instrText xml:space="preserve"> PAGEREF _Toc96290425 \h </w:instrText>
            </w:r>
            <w:r>
              <w:rPr>
                <w:noProof/>
                <w:webHidden/>
              </w:rPr>
            </w:r>
            <w:r>
              <w:rPr>
                <w:noProof/>
                <w:webHidden/>
              </w:rPr>
              <w:fldChar w:fldCharType="separate"/>
            </w:r>
            <w:r>
              <w:rPr>
                <w:noProof/>
                <w:webHidden/>
              </w:rPr>
              <w:t>15</w:t>
            </w:r>
            <w:r>
              <w:rPr>
                <w:noProof/>
                <w:webHidden/>
              </w:rPr>
              <w:fldChar w:fldCharType="end"/>
            </w:r>
          </w:hyperlink>
        </w:p>
        <w:p w14:paraId="5166B07C" w14:textId="718652C0" w:rsidR="00FA5709" w:rsidRDefault="00FA5709">
          <w:pPr>
            <w:pStyle w:val="Verzeichnis1"/>
            <w:rPr>
              <w:rFonts w:asciiTheme="minorHAnsi" w:eastAsiaTheme="minorEastAsia" w:hAnsiTheme="minorHAnsi" w:cstheme="minorBidi"/>
              <w:b w:val="0"/>
              <w:noProof/>
              <w:sz w:val="22"/>
              <w:szCs w:val="22"/>
              <w:lang w:eastAsia="en-GB"/>
            </w:rPr>
          </w:pPr>
          <w:hyperlink w:anchor="_Toc96290426" w:history="1">
            <w:r w:rsidRPr="002E58B6">
              <w:rPr>
                <w:rStyle w:val="Hyperlink"/>
                <w:rFonts w:eastAsiaTheme="majorEastAsia"/>
                <w:noProof/>
              </w:rPr>
              <w:t>3</w:t>
            </w:r>
            <w:r>
              <w:rPr>
                <w:rFonts w:asciiTheme="minorHAnsi" w:eastAsiaTheme="minorEastAsia" w:hAnsiTheme="minorHAnsi" w:cstheme="minorBidi"/>
                <w:b w:val="0"/>
                <w:noProof/>
                <w:sz w:val="22"/>
                <w:szCs w:val="22"/>
                <w:lang w:eastAsia="en-GB"/>
              </w:rPr>
              <w:tab/>
            </w:r>
            <w:r w:rsidRPr="002E58B6">
              <w:rPr>
                <w:rStyle w:val="Hyperlink"/>
                <w:rFonts w:eastAsiaTheme="majorEastAsia"/>
                <w:noProof/>
              </w:rPr>
              <w:t>Methodology</w:t>
            </w:r>
            <w:r>
              <w:rPr>
                <w:noProof/>
                <w:webHidden/>
              </w:rPr>
              <w:tab/>
            </w:r>
            <w:r>
              <w:rPr>
                <w:noProof/>
                <w:webHidden/>
              </w:rPr>
              <w:fldChar w:fldCharType="begin"/>
            </w:r>
            <w:r>
              <w:rPr>
                <w:noProof/>
                <w:webHidden/>
              </w:rPr>
              <w:instrText xml:space="preserve"> PAGEREF _Toc96290426 \h </w:instrText>
            </w:r>
            <w:r>
              <w:rPr>
                <w:noProof/>
                <w:webHidden/>
              </w:rPr>
            </w:r>
            <w:r>
              <w:rPr>
                <w:noProof/>
                <w:webHidden/>
              </w:rPr>
              <w:fldChar w:fldCharType="separate"/>
            </w:r>
            <w:r>
              <w:rPr>
                <w:noProof/>
                <w:webHidden/>
              </w:rPr>
              <w:t>15</w:t>
            </w:r>
            <w:r>
              <w:rPr>
                <w:noProof/>
                <w:webHidden/>
              </w:rPr>
              <w:fldChar w:fldCharType="end"/>
            </w:r>
          </w:hyperlink>
        </w:p>
        <w:p w14:paraId="6B8D596A" w14:textId="5435BE89"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27" w:history="1">
            <w:r w:rsidRPr="002E58B6">
              <w:rPr>
                <w:rStyle w:val="Hyperlink"/>
                <w:rFonts w:eastAsiaTheme="majorEastAsia"/>
                <w:noProof/>
              </w:rPr>
              <w:t>3.1</w:t>
            </w:r>
            <w:r>
              <w:rPr>
                <w:rFonts w:asciiTheme="minorHAnsi" w:eastAsiaTheme="minorEastAsia" w:hAnsiTheme="minorHAnsi" w:cstheme="minorBidi"/>
                <w:noProof/>
                <w:sz w:val="22"/>
                <w:szCs w:val="22"/>
                <w:lang w:eastAsia="en-GB"/>
              </w:rPr>
              <w:tab/>
            </w:r>
            <w:r w:rsidRPr="002E58B6">
              <w:rPr>
                <w:rStyle w:val="Hyperlink"/>
                <w:rFonts w:eastAsiaTheme="majorEastAsia"/>
                <w:noProof/>
              </w:rPr>
              <w:t>Data for DAPT</w:t>
            </w:r>
            <w:r>
              <w:rPr>
                <w:noProof/>
                <w:webHidden/>
              </w:rPr>
              <w:tab/>
            </w:r>
            <w:r>
              <w:rPr>
                <w:noProof/>
                <w:webHidden/>
              </w:rPr>
              <w:fldChar w:fldCharType="begin"/>
            </w:r>
            <w:r>
              <w:rPr>
                <w:noProof/>
                <w:webHidden/>
              </w:rPr>
              <w:instrText xml:space="preserve"> PAGEREF _Toc96290427 \h </w:instrText>
            </w:r>
            <w:r>
              <w:rPr>
                <w:noProof/>
                <w:webHidden/>
              </w:rPr>
            </w:r>
            <w:r>
              <w:rPr>
                <w:noProof/>
                <w:webHidden/>
              </w:rPr>
              <w:fldChar w:fldCharType="separate"/>
            </w:r>
            <w:r>
              <w:rPr>
                <w:noProof/>
                <w:webHidden/>
              </w:rPr>
              <w:t>15</w:t>
            </w:r>
            <w:r>
              <w:rPr>
                <w:noProof/>
                <w:webHidden/>
              </w:rPr>
              <w:fldChar w:fldCharType="end"/>
            </w:r>
          </w:hyperlink>
        </w:p>
        <w:p w14:paraId="28AC2594" w14:textId="4E04C241"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28" w:history="1">
            <w:r w:rsidRPr="002E58B6">
              <w:rPr>
                <w:rStyle w:val="Hyperlink"/>
                <w:rFonts w:eastAsiaTheme="majorEastAsia"/>
                <w:noProof/>
              </w:rPr>
              <w:t>3.2</w:t>
            </w:r>
            <w:r>
              <w:rPr>
                <w:rFonts w:asciiTheme="minorHAnsi" w:eastAsiaTheme="minorEastAsia" w:hAnsiTheme="minorHAnsi" w:cstheme="minorBidi"/>
                <w:noProof/>
                <w:sz w:val="22"/>
                <w:szCs w:val="22"/>
                <w:lang w:eastAsia="en-GB"/>
              </w:rPr>
              <w:tab/>
            </w:r>
            <w:r w:rsidRPr="002E58B6">
              <w:rPr>
                <w:rStyle w:val="Hyperlink"/>
                <w:rFonts w:eastAsiaTheme="majorEastAsia"/>
                <w:noProof/>
              </w:rPr>
              <w:t>Analyzing Domain Similarity</w:t>
            </w:r>
            <w:r>
              <w:rPr>
                <w:noProof/>
                <w:webHidden/>
              </w:rPr>
              <w:tab/>
            </w:r>
            <w:r>
              <w:rPr>
                <w:noProof/>
                <w:webHidden/>
              </w:rPr>
              <w:fldChar w:fldCharType="begin"/>
            </w:r>
            <w:r>
              <w:rPr>
                <w:noProof/>
                <w:webHidden/>
              </w:rPr>
              <w:instrText xml:space="preserve"> PAGEREF _Toc96290428 \h </w:instrText>
            </w:r>
            <w:r>
              <w:rPr>
                <w:noProof/>
                <w:webHidden/>
              </w:rPr>
            </w:r>
            <w:r>
              <w:rPr>
                <w:noProof/>
                <w:webHidden/>
              </w:rPr>
              <w:fldChar w:fldCharType="separate"/>
            </w:r>
            <w:r>
              <w:rPr>
                <w:noProof/>
                <w:webHidden/>
              </w:rPr>
              <w:t>17</w:t>
            </w:r>
            <w:r>
              <w:rPr>
                <w:noProof/>
                <w:webHidden/>
              </w:rPr>
              <w:fldChar w:fldCharType="end"/>
            </w:r>
          </w:hyperlink>
        </w:p>
        <w:p w14:paraId="6F2A7229" w14:textId="6AB6C13F"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29" w:history="1">
            <w:r w:rsidRPr="002E58B6">
              <w:rPr>
                <w:rStyle w:val="Hyperlink"/>
                <w:rFonts w:eastAsiaTheme="majorEastAsia"/>
                <w:noProof/>
                <w:lang w:val="de-DE" w:eastAsia="en-US"/>
              </w:rPr>
              <w:t>3.3</w:t>
            </w:r>
            <w:r>
              <w:rPr>
                <w:rFonts w:asciiTheme="minorHAnsi" w:eastAsiaTheme="minorEastAsia" w:hAnsiTheme="minorHAnsi" w:cstheme="minorBidi"/>
                <w:noProof/>
                <w:sz w:val="22"/>
                <w:szCs w:val="22"/>
                <w:lang w:eastAsia="en-GB"/>
              </w:rPr>
              <w:tab/>
            </w:r>
            <w:r w:rsidRPr="002E58B6">
              <w:rPr>
                <w:rStyle w:val="Hyperlink"/>
                <w:rFonts w:eastAsiaTheme="majorEastAsia"/>
                <w:noProof/>
                <w:lang w:val="de-DE" w:eastAsia="en-US"/>
              </w:rPr>
              <w:t>Domain Vocabulary Insertion</w:t>
            </w:r>
            <w:r>
              <w:rPr>
                <w:noProof/>
                <w:webHidden/>
              </w:rPr>
              <w:tab/>
            </w:r>
            <w:r>
              <w:rPr>
                <w:noProof/>
                <w:webHidden/>
              </w:rPr>
              <w:fldChar w:fldCharType="begin"/>
            </w:r>
            <w:r>
              <w:rPr>
                <w:noProof/>
                <w:webHidden/>
              </w:rPr>
              <w:instrText xml:space="preserve"> PAGEREF _Toc96290429 \h </w:instrText>
            </w:r>
            <w:r>
              <w:rPr>
                <w:noProof/>
                <w:webHidden/>
              </w:rPr>
            </w:r>
            <w:r>
              <w:rPr>
                <w:noProof/>
                <w:webHidden/>
              </w:rPr>
              <w:fldChar w:fldCharType="separate"/>
            </w:r>
            <w:r>
              <w:rPr>
                <w:noProof/>
                <w:webHidden/>
              </w:rPr>
              <w:t>18</w:t>
            </w:r>
            <w:r>
              <w:rPr>
                <w:noProof/>
                <w:webHidden/>
              </w:rPr>
              <w:fldChar w:fldCharType="end"/>
            </w:r>
          </w:hyperlink>
        </w:p>
        <w:p w14:paraId="4A6A6F1A" w14:textId="5A29FCC3"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30" w:history="1">
            <w:r w:rsidRPr="002E58B6">
              <w:rPr>
                <w:rStyle w:val="Hyperlink"/>
                <w:rFonts w:eastAsiaTheme="majorEastAsia"/>
                <w:noProof/>
              </w:rPr>
              <w:t>3.4</w:t>
            </w:r>
            <w:r>
              <w:rPr>
                <w:rFonts w:asciiTheme="minorHAnsi" w:eastAsiaTheme="minorEastAsia" w:hAnsiTheme="minorHAnsi" w:cstheme="minorBidi"/>
                <w:noProof/>
                <w:sz w:val="22"/>
                <w:szCs w:val="22"/>
                <w:lang w:eastAsia="en-GB"/>
              </w:rPr>
              <w:tab/>
            </w:r>
            <w:r w:rsidRPr="002E58B6">
              <w:rPr>
                <w:rStyle w:val="Hyperlink"/>
                <w:rFonts w:eastAsiaTheme="majorEastAsia"/>
                <w:noProof/>
              </w:rPr>
              <w:t>DAPT</w:t>
            </w:r>
            <w:r>
              <w:rPr>
                <w:noProof/>
                <w:webHidden/>
              </w:rPr>
              <w:tab/>
            </w:r>
            <w:r>
              <w:rPr>
                <w:noProof/>
                <w:webHidden/>
              </w:rPr>
              <w:fldChar w:fldCharType="begin"/>
            </w:r>
            <w:r>
              <w:rPr>
                <w:noProof/>
                <w:webHidden/>
              </w:rPr>
              <w:instrText xml:space="preserve"> PAGEREF _Toc96290430 \h </w:instrText>
            </w:r>
            <w:r>
              <w:rPr>
                <w:noProof/>
                <w:webHidden/>
              </w:rPr>
            </w:r>
            <w:r>
              <w:rPr>
                <w:noProof/>
                <w:webHidden/>
              </w:rPr>
              <w:fldChar w:fldCharType="separate"/>
            </w:r>
            <w:r>
              <w:rPr>
                <w:noProof/>
                <w:webHidden/>
              </w:rPr>
              <w:t>20</w:t>
            </w:r>
            <w:r>
              <w:rPr>
                <w:noProof/>
                <w:webHidden/>
              </w:rPr>
              <w:fldChar w:fldCharType="end"/>
            </w:r>
          </w:hyperlink>
        </w:p>
        <w:p w14:paraId="70351AF9" w14:textId="4C64992F"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31" w:history="1">
            <w:r w:rsidRPr="002E58B6">
              <w:rPr>
                <w:rStyle w:val="Hyperlink"/>
                <w:rFonts w:eastAsiaTheme="majorEastAsia"/>
                <w:noProof/>
              </w:rPr>
              <w:t>3.5</w:t>
            </w:r>
            <w:r>
              <w:rPr>
                <w:rFonts w:asciiTheme="minorHAnsi" w:eastAsiaTheme="minorEastAsia" w:hAnsiTheme="minorHAnsi" w:cstheme="minorBidi"/>
                <w:noProof/>
                <w:sz w:val="22"/>
                <w:szCs w:val="22"/>
                <w:lang w:eastAsia="en-GB"/>
              </w:rPr>
              <w:tab/>
            </w:r>
            <w:r w:rsidRPr="002E58B6">
              <w:rPr>
                <w:rStyle w:val="Hyperlink"/>
                <w:rFonts w:eastAsiaTheme="majorEastAsia"/>
                <w:noProof/>
              </w:rPr>
              <w:t>Implementation Details</w:t>
            </w:r>
            <w:r>
              <w:rPr>
                <w:noProof/>
                <w:webHidden/>
              </w:rPr>
              <w:tab/>
            </w:r>
            <w:r>
              <w:rPr>
                <w:noProof/>
                <w:webHidden/>
              </w:rPr>
              <w:fldChar w:fldCharType="begin"/>
            </w:r>
            <w:r>
              <w:rPr>
                <w:noProof/>
                <w:webHidden/>
              </w:rPr>
              <w:instrText xml:space="preserve"> PAGEREF _Toc96290431 \h </w:instrText>
            </w:r>
            <w:r>
              <w:rPr>
                <w:noProof/>
                <w:webHidden/>
              </w:rPr>
            </w:r>
            <w:r>
              <w:rPr>
                <w:noProof/>
                <w:webHidden/>
              </w:rPr>
              <w:fldChar w:fldCharType="separate"/>
            </w:r>
            <w:r>
              <w:rPr>
                <w:noProof/>
                <w:webHidden/>
              </w:rPr>
              <w:t>20</w:t>
            </w:r>
            <w:r>
              <w:rPr>
                <w:noProof/>
                <w:webHidden/>
              </w:rPr>
              <w:fldChar w:fldCharType="end"/>
            </w:r>
          </w:hyperlink>
        </w:p>
        <w:p w14:paraId="4058BD31" w14:textId="01916F26"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32" w:history="1">
            <w:r w:rsidRPr="002E58B6">
              <w:rPr>
                <w:rStyle w:val="Hyperlink"/>
                <w:rFonts w:eastAsiaTheme="majorEastAsia"/>
                <w:noProof/>
              </w:rPr>
              <w:t>3.6</w:t>
            </w:r>
            <w:r>
              <w:rPr>
                <w:rFonts w:asciiTheme="minorHAnsi" w:eastAsiaTheme="minorEastAsia" w:hAnsiTheme="minorHAnsi" w:cstheme="minorBidi"/>
                <w:noProof/>
                <w:sz w:val="22"/>
                <w:szCs w:val="22"/>
                <w:lang w:eastAsia="en-GB"/>
              </w:rPr>
              <w:tab/>
            </w:r>
            <w:r w:rsidRPr="002E58B6">
              <w:rPr>
                <w:rStyle w:val="Hyperlink"/>
                <w:rFonts w:eastAsiaTheme="majorEastAsia"/>
                <w:noProof/>
              </w:rPr>
              <w:t>Finetuning</w:t>
            </w:r>
            <w:r>
              <w:rPr>
                <w:noProof/>
                <w:webHidden/>
              </w:rPr>
              <w:tab/>
            </w:r>
            <w:r>
              <w:rPr>
                <w:noProof/>
                <w:webHidden/>
              </w:rPr>
              <w:fldChar w:fldCharType="begin"/>
            </w:r>
            <w:r>
              <w:rPr>
                <w:noProof/>
                <w:webHidden/>
              </w:rPr>
              <w:instrText xml:space="preserve"> PAGEREF _Toc96290432 \h </w:instrText>
            </w:r>
            <w:r>
              <w:rPr>
                <w:noProof/>
                <w:webHidden/>
              </w:rPr>
            </w:r>
            <w:r>
              <w:rPr>
                <w:noProof/>
                <w:webHidden/>
              </w:rPr>
              <w:fldChar w:fldCharType="separate"/>
            </w:r>
            <w:r>
              <w:rPr>
                <w:noProof/>
                <w:webHidden/>
              </w:rPr>
              <w:t>21</w:t>
            </w:r>
            <w:r>
              <w:rPr>
                <w:noProof/>
                <w:webHidden/>
              </w:rPr>
              <w:fldChar w:fldCharType="end"/>
            </w:r>
          </w:hyperlink>
        </w:p>
        <w:p w14:paraId="275EC8A9" w14:textId="761CADD1" w:rsidR="00FA5709" w:rsidRDefault="00FA57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90433" w:history="1">
            <w:r w:rsidRPr="002E58B6">
              <w:rPr>
                <w:rStyle w:val="Hyperlink"/>
                <w:rFonts w:eastAsiaTheme="majorEastAsia"/>
                <w:noProof/>
              </w:rPr>
              <w:t>3.6.1</w:t>
            </w:r>
            <w:r>
              <w:rPr>
                <w:rFonts w:asciiTheme="minorHAnsi" w:eastAsiaTheme="minorEastAsia" w:hAnsiTheme="minorHAnsi" w:cstheme="minorBidi"/>
                <w:noProof/>
                <w:szCs w:val="22"/>
                <w:lang w:eastAsia="en-GB"/>
              </w:rPr>
              <w:tab/>
            </w:r>
            <w:r w:rsidRPr="002E58B6">
              <w:rPr>
                <w:rStyle w:val="Hyperlink"/>
                <w:rFonts w:eastAsiaTheme="majorEastAsia"/>
                <w:noProof/>
              </w:rPr>
              <w:t>Intent Classification</w:t>
            </w:r>
            <w:r>
              <w:rPr>
                <w:noProof/>
                <w:webHidden/>
              </w:rPr>
              <w:tab/>
            </w:r>
            <w:r>
              <w:rPr>
                <w:noProof/>
                <w:webHidden/>
              </w:rPr>
              <w:fldChar w:fldCharType="begin"/>
            </w:r>
            <w:r>
              <w:rPr>
                <w:noProof/>
                <w:webHidden/>
              </w:rPr>
              <w:instrText xml:space="preserve"> PAGEREF _Toc96290433 \h </w:instrText>
            </w:r>
            <w:r>
              <w:rPr>
                <w:noProof/>
                <w:webHidden/>
              </w:rPr>
            </w:r>
            <w:r>
              <w:rPr>
                <w:noProof/>
                <w:webHidden/>
              </w:rPr>
              <w:fldChar w:fldCharType="separate"/>
            </w:r>
            <w:r>
              <w:rPr>
                <w:noProof/>
                <w:webHidden/>
              </w:rPr>
              <w:t>21</w:t>
            </w:r>
            <w:r>
              <w:rPr>
                <w:noProof/>
                <w:webHidden/>
              </w:rPr>
              <w:fldChar w:fldCharType="end"/>
            </w:r>
          </w:hyperlink>
        </w:p>
        <w:p w14:paraId="7A44B649" w14:textId="2C3BC3E9" w:rsidR="00FA5709" w:rsidRDefault="00FA57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90434" w:history="1">
            <w:r w:rsidRPr="002E58B6">
              <w:rPr>
                <w:rStyle w:val="Hyperlink"/>
                <w:rFonts w:eastAsiaTheme="majorEastAsia"/>
                <w:noProof/>
              </w:rPr>
              <w:t>3.6.2</w:t>
            </w:r>
            <w:r>
              <w:rPr>
                <w:rFonts w:asciiTheme="minorHAnsi" w:eastAsiaTheme="minorEastAsia" w:hAnsiTheme="minorHAnsi" w:cstheme="minorBidi"/>
                <w:noProof/>
                <w:szCs w:val="22"/>
                <w:lang w:eastAsia="en-GB"/>
              </w:rPr>
              <w:tab/>
            </w:r>
            <w:r w:rsidRPr="002E58B6">
              <w:rPr>
                <w:rStyle w:val="Hyperlink"/>
                <w:rFonts w:eastAsiaTheme="majorEastAsia"/>
                <w:noProof/>
              </w:rPr>
              <w:t>Named-entity recognition</w:t>
            </w:r>
            <w:r>
              <w:rPr>
                <w:noProof/>
                <w:webHidden/>
              </w:rPr>
              <w:tab/>
            </w:r>
            <w:r>
              <w:rPr>
                <w:noProof/>
                <w:webHidden/>
              </w:rPr>
              <w:fldChar w:fldCharType="begin"/>
            </w:r>
            <w:r>
              <w:rPr>
                <w:noProof/>
                <w:webHidden/>
              </w:rPr>
              <w:instrText xml:space="preserve"> PAGEREF _Toc96290434 \h </w:instrText>
            </w:r>
            <w:r>
              <w:rPr>
                <w:noProof/>
                <w:webHidden/>
              </w:rPr>
            </w:r>
            <w:r>
              <w:rPr>
                <w:noProof/>
                <w:webHidden/>
              </w:rPr>
              <w:fldChar w:fldCharType="separate"/>
            </w:r>
            <w:r>
              <w:rPr>
                <w:noProof/>
                <w:webHidden/>
              </w:rPr>
              <w:t>22</w:t>
            </w:r>
            <w:r>
              <w:rPr>
                <w:noProof/>
                <w:webHidden/>
              </w:rPr>
              <w:fldChar w:fldCharType="end"/>
            </w:r>
          </w:hyperlink>
        </w:p>
        <w:p w14:paraId="391205E2" w14:textId="4462A7CE" w:rsidR="00FA5709" w:rsidRDefault="00FA570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290435" w:history="1">
            <w:r w:rsidRPr="002E58B6">
              <w:rPr>
                <w:rStyle w:val="Hyperlink"/>
                <w:rFonts w:eastAsiaTheme="majorEastAsia"/>
                <w:noProof/>
              </w:rPr>
              <w:t>3.6.3</w:t>
            </w:r>
            <w:r>
              <w:rPr>
                <w:rFonts w:asciiTheme="minorHAnsi" w:eastAsiaTheme="minorEastAsia" w:hAnsiTheme="minorHAnsi" w:cstheme="minorBidi"/>
                <w:noProof/>
                <w:szCs w:val="22"/>
                <w:lang w:eastAsia="en-GB"/>
              </w:rPr>
              <w:tab/>
            </w:r>
            <w:r w:rsidRPr="002E58B6">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6290435 \h </w:instrText>
            </w:r>
            <w:r>
              <w:rPr>
                <w:noProof/>
                <w:webHidden/>
              </w:rPr>
            </w:r>
            <w:r>
              <w:rPr>
                <w:noProof/>
                <w:webHidden/>
              </w:rPr>
              <w:fldChar w:fldCharType="separate"/>
            </w:r>
            <w:r>
              <w:rPr>
                <w:noProof/>
                <w:webHidden/>
              </w:rPr>
              <w:t>22</w:t>
            </w:r>
            <w:r>
              <w:rPr>
                <w:noProof/>
                <w:webHidden/>
              </w:rPr>
              <w:fldChar w:fldCharType="end"/>
            </w:r>
          </w:hyperlink>
        </w:p>
        <w:p w14:paraId="03787038" w14:textId="34CA8344" w:rsidR="00FA5709" w:rsidRDefault="00FA5709">
          <w:pPr>
            <w:pStyle w:val="Verzeichnis1"/>
            <w:rPr>
              <w:rFonts w:asciiTheme="minorHAnsi" w:eastAsiaTheme="minorEastAsia" w:hAnsiTheme="minorHAnsi" w:cstheme="minorBidi"/>
              <w:b w:val="0"/>
              <w:noProof/>
              <w:sz w:val="22"/>
              <w:szCs w:val="22"/>
              <w:lang w:eastAsia="en-GB"/>
            </w:rPr>
          </w:pPr>
          <w:hyperlink w:anchor="_Toc96290436" w:history="1">
            <w:r w:rsidRPr="002E58B6">
              <w:rPr>
                <w:rStyle w:val="Hyperlink"/>
                <w:rFonts w:eastAsiaTheme="majorEastAsia"/>
                <w:noProof/>
              </w:rPr>
              <w:t>4</w:t>
            </w:r>
            <w:r>
              <w:rPr>
                <w:rFonts w:asciiTheme="minorHAnsi" w:eastAsiaTheme="minorEastAsia" w:hAnsiTheme="minorHAnsi" w:cstheme="minorBidi"/>
                <w:b w:val="0"/>
                <w:noProof/>
                <w:sz w:val="22"/>
                <w:szCs w:val="22"/>
                <w:lang w:eastAsia="en-GB"/>
              </w:rPr>
              <w:tab/>
            </w:r>
            <w:r w:rsidRPr="002E58B6">
              <w:rPr>
                <w:rStyle w:val="Hyperlink"/>
                <w:rFonts w:eastAsiaTheme="majorEastAsia"/>
                <w:noProof/>
              </w:rPr>
              <w:t>Evaluation</w:t>
            </w:r>
            <w:r>
              <w:rPr>
                <w:noProof/>
                <w:webHidden/>
              </w:rPr>
              <w:tab/>
            </w:r>
            <w:r>
              <w:rPr>
                <w:noProof/>
                <w:webHidden/>
              </w:rPr>
              <w:fldChar w:fldCharType="begin"/>
            </w:r>
            <w:r>
              <w:rPr>
                <w:noProof/>
                <w:webHidden/>
              </w:rPr>
              <w:instrText xml:space="preserve"> PAGEREF _Toc96290436 \h </w:instrText>
            </w:r>
            <w:r>
              <w:rPr>
                <w:noProof/>
                <w:webHidden/>
              </w:rPr>
            </w:r>
            <w:r>
              <w:rPr>
                <w:noProof/>
                <w:webHidden/>
              </w:rPr>
              <w:fldChar w:fldCharType="separate"/>
            </w:r>
            <w:r>
              <w:rPr>
                <w:noProof/>
                <w:webHidden/>
              </w:rPr>
              <w:t>22</w:t>
            </w:r>
            <w:r>
              <w:rPr>
                <w:noProof/>
                <w:webHidden/>
              </w:rPr>
              <w:fldChar w:fldCharType="end"/>
            </w:r>
          </w:hyperlink>
        </w:p>
        <w:p w14:paraId="3E75C1E7" w14:textId="67722D64"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37" w:history="1">
            <w:r w:rsidRPr="002E58B6">
              <w:rPr>
                <w:rStyle w:val="Hyperlink"/>
                <w:rFonts w:eastAsiaTheme="majorEastAsia"/>
                <w:noProof/>
              </w:rPr>
              <w:t>4.1</w:t>
            </w:r>
            <w:r>
              <w:rPr>
                <w:rFonts w:asciiTheme="minorHAnsi" w:eastAsiaTheme="minorEastAsia" w:hAnsiTheme="minorHAnsi" w:cstheme="minorBidi"/>
                <w:noProof/>
                <w:sz w:val="22"/>
                <w:szCs w:val="22"/>
                <w:lang w:eastAsia="en-GB"/>
              </w:rPr>
              <w:tab/>
            </w:r>
            <w:r w:rsidRPr="002E58B6">
              <w:rPr>
                <w:rStyle w:val="Hyperlink"/>
                <w:rFonts w:eastAsiaTheme="majorEastAsia"/>
                <w:noProof/>
              </w:rPr>
              <w:t>Multi-class classification</w:t>
            </w:r>
            <w:r>
              <w:rPr>
                <w:noProof/>
                <w:webHidden/>
              </w:rPr>
              <w:tab/>
            </w:r>
            <w:r>
              <w:rPr>
                <w:noProof/>
                <w:webHidden/>
              </w:rPr>
              <w:fldChar w:fldCharType="begin"/>
            </w:r>
            <w:r>
              <w:rPr>
                <w:noProof/>
                <w:webHidden/>
              </w:rPr>
              <w:instrText xml:space="preserve"> PAGEREF _Toc96290437 \h </w:instrText>
            </w:r>
            <w:r>
              <w:rPr>
                <w:noProof/>
                <w:webHidden/>
              </w:rPr>
            </w:r>
            <w:r>
              <w:rPr>
                <w:noProof/>
                <w:webHidden/>
              </w:rPr>
              <w:fldChar w:fldCharType="separate"/>
            </w:r>
            <w:r>
              <w:rPr>
                <w:noProof/>
                <w:webHidden/>
              </w:rPr>
              <w:t>22</w:t>
            </w:r>
            <w:r>
              <w:rPr>
                <w:noProof/>
                <w:webHidden/>
              </w:rPr>
              <w:fldChar w:fldCharType="end"/>
            </w:r>
          </w:hyperlink>
        </w:p>
        <w:p w14:paraId="469C7F2D" w14:textId="70BC138F"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38" w:history="1">
            <w:r w:rsidRPr="002E58B6">
              <w:rPr>
                <w:rStyle w:val="Hyperlink"/>
                <w:rFonts w:eastAsiaTheme="majorEastAsia"/>
                <w:noProof/>
              </w:rPr>
              <w:t>4.2</w:t>
            </w:r>
            <w:r>
              <w:rPr>
                <w:rFonts w:asciiTheme="minorHAnsi" w:eastAsiaTheme="minorEastAsia" w:hAnsiTheme="minorHAnsi" w:cstheme="minorBidi"/>
                <w:noProof/>
                <w:sz w:val="22"/>
                <w:szCs w:val="22"/>
                <w:lang w:eastAsia="en-GB"/>
              </w:rPr>
              <w:tab/>
            </w:r>
            <w:r w:rsidRPr="002E58B6">
              <w:rPr>
                <w:rStyle w:val="Hyperlink"/>
                <w:rFonts w:eastAsiaTheme="majorEastAsia"/>
                <w:noProof/>
              </w:rPr>
              <w:t>Named-entity recognition</w:t>
            </w:r>
            <w:r>
              <w:rPr>
                <w:noProof/>
                <w:webHidden/>
              </w:rPr>
              <w:tab/>
            </w:r>
            <w:r>
              <w:rPr>
                <w:noProof/>
                <w:webHidden/>
              </w:rPr>
              <w:fldChar w:fldCharType="begin"/>
            </w:r>
            <w:r>
              <w:rPr>
                <w:noProof/>
                <w:webHidden/>
              </w:rPr>
              <w:instrText xml:space="preserve"> PAGEREF _Toc96290438 \h </w:instrText>
            </w:r>
            <w:r>
              <w:rPr>
                <w:noProof/>
                <w:webHidden/>
              </w:rPr>
            </w:r>
            <w:r>
              <w:rPr>
                <w:noProof/>
                <w:webHidden/>
              </w:rPr>
              <w:fldChar w:fldCharType="separate"/>
            </w:r>
            <w:r>
              <w:rPr>
                <w:noProof/>
                <w:webHidden/>
              </w:rPr>
              <w:t>22</w:t>
            </w:r>
            <w:r>
              <w:rPr>
                <w:noProof/>
                <w:webHidden/>
              </w:rPr>
              <w:fldChar w:fldCharType="end"/>
            </w:r>
          </w:hyperlink>
        </w:p>
        <w:p w14:paraId="7CC7CD64" w14:textId="0F5E1352" w:rsidR="00FA5709" w:rsidRDefault="00FA570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290439" w:history="1">
            <w:r w:rsidRPr="002E58B6">
              <w:rPr>
                <w:rStyle w:val="Hyperlink"/>
                <w:rFonts w:eastAsiaTheme="majorEastAsia"/>
                <w:noProof/>
              </w:rPr>
              <w:t>4.3</w:t>
            </w:r>
            <w:r>
              <w:rPr>
                <w:rFonts w:asciiTheme="minorHAnsi" w:eastAsiaTheme="minorEastAsia" w:hAnsiTheme="minorHAnsi" w:cstheme="minorBidi"/>
                <w:noProof/>
                <w:sz w:val="22"/>
                <w:szCs w:val="22"/>
                <w:lang w:eastAsia="en-GB"/>
              </w:rPr>
              <w:tab/>
            </w:r>
            <w:r w:rsidRPr="002E58B6">
              <w:rPr>
                <w:rStyle w:val="Hyperlink"/>
                <w:rFonts w:eastAsiaTheme="majorEastAsia"/>
                <w:noProof/>
              </w:rPr>
              <w:t>Question Answering</w:t>
            </w:r>
            <w:r>
              <w:rPr>
                <w:noProof/>
                <w:webHidden/>
              </w:rPr>
              <w:tab/>
            </w:r>
            <w:r>
              <w:rPr>
                <w:noProof/>
                <w:webHidden/>
              </w:rPr>
              <w:fldChar w:fldCharType="begin"/>
            </w:r>
            <w:r>
              <w:rPr>
                <w:noProof/>
                <w:webHidden/>
              </w:rPr>
              <w:instrText xml:space="preserve"> PAGEREF _Toc96290439 \h </w:instrText>
            </w:r>
            <w:r>
              <w:rPr>
                <w:noProof/>
                <w:webHidden/>
              </w:rPr>
            </w:r>
            <w:r>
              <w:rPr>
                <w:noProof/>
                <w:webHidden/>
              </w:rPr>
              <w:fldChar w:fldCharType="separate"/>
            </w:r>
            <w:r>
              <w:rPr>
                <w:noProof/>
                <w:webHidden/>
              </w:rPr>
              <w:t>22</w:t>
            </w:r>
            <w:r>
              <w:rPr>
                <w:noProof/>
                <w:webHidden/>
              </w:rPr>
              <w:fldChar w:fldCharType="end"/>
            </w:r>
          </w:hyperlink>
        </w:p>
        <w:p w14:paraId="181F72B0" w14:textId="0A8E9E67" w:rsidR="00FA5709" w:rsidRDefault="00FA5709">
          <w:pPr>
            <w:pStyle w:val="Verzeichnis1"/>
            <w:rPr>
              <w:rFonts w:asciiTheme="minorHAnsi" w:eastAsiaTheme="minorEastAsia" w:hAnsiTheme="minorHAnsi" w:cstheme="minorBidi"/>
              <w:b w:val="0"/>
              <w:noProof/>
              <w:sz w:val="22"/>
              <w:szCs w:val="22"/>
              <w:lang w:eastAsia="en-GB"/>
            </w:rPr>
          </w:pPr>
          <w:hyperlink w:anchor="_Toc96290440" w:history="1">
            <w:r w:rsidRPr="002E58B6">
              <w:rPr>
                <w:rStyle w:val="Hyperlink"/>
                <w:rFonts w:eastAsiaTheme="majorEastAsia"/>
                <w:noProof/>
              </w:rPr>
              <w:t>5</w:t>
            </w:r>
            <w:r>
              <w:rPr>
                <w:rFonts w:asciiTheme="minorHAnsi" w:eastAsiaTheme="minorEastAsia" w:hAnsiTheme="minorHAnsi" w:cstheme="minorBidi"/>
                <w:b w:val="0"/>
                <w:noProof/>
                <w:sz w:val="22"/>
                <w:szCs w:val="22"/>
                <w:lang w:eastAsia="en-GB"/>
              </w:rPr>
              <w:tab/>
            </w:r>
            <w:r w:rsidRPr="002E58B6">
              <w:rPr>
                <w:rStyle w:val="Hyperlink"/>
                <w:rFonts w:eastAsiaTheme="majorEastAsia"/>
                <w:noProof/>
              </w:rPr>
              <w:t>Discussion</w:t>
            </w:r>
            <w:r>
              <w:rPr>
                <w:noProof/>
                <w:webHidden/>
              </w:rPr>
              <w:tab/>
            </w:r>
            <w:r>
              <w:rPr>
                <w:noProof/>
                <w:webHidden/>
              </w:rPr>
              <w:fldChar w:fldCharType="begin"/>
            </w:r>
            <w:r>
              <w:rPr>
                <w:noProof/>
                <w:webHidden/>
              </w:rPr>
              <w:instrText xml:space="preserve"> PAGEREF _Toc96290440 \h </w:instrText>
            </w:r>
            <w:r>
              <w:rPr>
                <w:noProof/>
                <w:webHidden/>
              </w:rPr>
            </w:r>
            <w:r>
              <w:rPr>
                <w:noProof/>
                <w:webHidden/>
              </w:rPr>
              <w:fldChar w:fldCharType="separate"/>
            </w:r>
            <w:r>
              <w:rPr>
                <w:noProof/>
                <w:webHidden/>
              </w:rPr>
              <w:t>22</w:t>
            </w:r>
            <w:r>
              <w:rPr>
                <w:noProof/>
                <w:webHidden/>
              </w:rPr>
              <w:fldChar w:fldCharType="end"/>
            </w:r>
          </w:hyperlink>
        </w:p>
        <w:p w14:paraId="097F7912" w14:textId="0B520C99" w:rsidR="00FA5709" w:rsidRDefault="00FA5709">
          <w:pPr>
            <w:pStyle w:val="Verzeichnis1"/>
            <w:rPr>
              <w:rFonts w:asciiTheme="minorHAnsi" w:eastAsiaTheme="minorEastAsia" w:hAnsiTheme="minorHAnsi" w:cstheme="minorBidi"/>
              <w:b w:val="0"/>
              <w:noProof/>
              <w:sz w:val="22"/>
              <w:szCs w:val="22"/>
              <w:lang w:eastAsia="en-GB"/>
            </w:rPr>
          </w:pPr>
          <w:hyperlink w:anchor="_Toc96290441" w:history="1">
            <w:r w:rsidRPr="002E58B6">
              <w:rPr>
                <w:rStyle w:val="Hyperlink"/>
                <w:rFonts w:eastAsiaTheme="majorEastAsia"/>
                <w:noProof/>
              </w:rPr>
              <w:t>6</w:t>
            </w:r>
            <w:r>
              <w:rPr>
                <w:rFonts w:asciiTheme="minorHAnsi" w:eastAsiaTheme="minorEastAsia" w:hAnsiTheme="minorHAnsi" w:cstheme="minorBidi"/>
                <w:b w:val="0"/>
                <w:noProof/>
                <w:sz w:val="22"/>
                <w:szCs w:val="22"/>
                <w:lang w:eastAsia="en-GB"/>
              </w:rPr>
              <w:tab/>
            </w:r>
            <w:r w:rsidRPr="002E58B6">
              <w:rPr>
                <w:rStyle w:val="Hyperlink"/>
                <w:rFonts w:eastAsiaTheme="majorEastAsia"/>
                <w:noProof/>
              </w:rPr>
              <w:t>Limitations</w:t>
            </w:r>
            <w:r>
              <w:rPr>
                <w:noProof/>
                <w:webHidden/>
              </w:rPr>
              <w:tab/>
            </w:r>
            <w:r>
              <w:rPr>
                <w:noProof/>
                <w:webHidden/>
              </w:rPr>
              <w:fldChar w:fldCharType="begin"/>
            </w:r>
            <w:r>
              <w:rPr>
                <w:noProof/>
                <w:webHidden/>
              </w:rPr>
              <w:instrText xml:space="preserve"> PAGEREF _Toc96290441 \h </w:instrText>
            </w:r>
            <w:r>
              <w:rPr>
                <w:noProof/>
                <w:webHidden/>
              </w:rPr>
            </w:r>
            <w:r>
              <w:rPr>
                <w:noProof/>
                <w:webHidden/>
              </w:rPr>
              <w:fldChar w:fldCharType="separate"/>
            </w:r>
            <w:r>
              <w:rPr>
                <w:noProof/>
                <w:webHidden/>
              </w:rPr>
              <w:t>22</w:t>
            </w:r>
            <w:r>
              <w:rPr>
                <w:noProof/>
                <w:webHidden/>
              </w:rPr>
              <w:fldChar w:fldCharType="end"/>
            </w:r>
          </w:hyperlink>
        </w:p>
        <w:p w14:paraId="7A5464AD" w14:textId="5F13D7C6" w:rsidR="00FA5709" w:rsidRDefault="00FA5709">
          <w:pPr>
            <w:pStyle w:val="Verzeichnis1"/>
            <w:rPr>
              <w:rFonts w:asciiTheme="minorHAnsi" w:eastAsiaTheme="minorEastAsia" w:hAnsiTheme="minorHAnsi" w:cstheme="minorBidi"/>
              <w:b w:val="0"/>
              <w:noProof/>
              <w:sz w:val="22"/>
              <w:szCs w:val="22"/>
              <w:lang w:eastAsia="en-GB"/>
            </w:rPr>
          </w:pPr>
          <w:hyperlink w:anchor="_Toc96290442" w:history="1">
            <w:r w:rsidRPr="002E58B6">
              <w:rPr>
                <w:rStyle w:val="Hyperlink"/>
                <w:rFonts w:eastAsiaTheme="majorEastAsia"/>
                <w:noProof/>
              </w:rPr>
              <w:t>7</w:t>
            </w:r>
            <w:r>
              <w:rPr>
                <w:rFonts w:asciiTheme="minorHAnsi" w:eastAsiaTheme="minorEastAsia" w:hAnsiTheme="minorHAnsi" w:cstheme="minorBidi"/>
                <w:b w:val="0"/>
                <w:noProof/>
                <w:sz w:val="22"/>
                <w:szCs w:val="22"/>
                <w:lang w:eastAsia="en-GB"/>
              </w:rPr>
              <w:tab/>
            </w:r>
            <w:r w:rsidRPr="002E58B6">
              <w:rPr>
                <w:rStyle w:val="Hyperlink"/>
                <w:rFonts w:eastAsiaTheme="majorEastAsia"/>
                <w:noProof/>
              </w:rPr>
              <w:t>Conclusion</w:t>
            </w:r>
            <w:r>
              <w:rPr>
                <w:noProof/>
                <w:webHidden/>
              </w:rPr>
              <w:tab/>
            </w:r>
            <w:r>
              <w:rPr>
                <w:noProof/>
                <w:webHidden/>
              </w:rPr>
              <w:fldChar w:fldCharType="begin"/>
            </w:r>
            <w:r>
              <w:rPr>
                <w:noProof/>
                <w:webHidden/>
              </w:rPr>
              <w:instrText xml:space="preserve"> PAGEREF _Toc96290442 \h </w:instrText>
            </w:r>
            <w:r>
              <w:rPr>
                <w:noProof/>
                <w:webHidden/>
              </w:rPr>
            </w:r>
            <w:r>
              <w:rPr>
                <w:noProof/>
                <w:webHidden/>
              </w:rPr>
              <w:fldChar w:fldCharType="separate"/>
            </w:r>
            <w:r>
              <w:rPr>
                <w:noProof/>
                <w:webHidden/>
              </w:rPr>
              <w:t>23</w:t>
            </w:r>
            <w:r>
              <w:rPr>
                <w:noProof/>
                <w:webHidden/>
              </w:rPr>
              <w:fldChar w:fldCharType="end"/>
            </w:r>
          </w:hyperlink>
        </w:p>
        <w:p w14:paraId="12A74972" w14:textId="22815873" w:rsidR="00FA5709" w:rsidRDefault="00FA5709">
          <w:pPr>
            <w:pStyle w:val="Verzeichnis1"/>
            <w:rPr>
              <w:rFonts w:asciiTheme="minorHAnsi" w:eastAsiaTheme="minorEastAsia" w:hAnsiTheme="minorHAnsi" w:cstheme="minorBidi"/>
              <w:b w:val="0"/>
              <w:noProof/>
              <w:sz w:val="22"/>
              <w:szCs w:val="22"/>
              <w:lang w:eastAsia="en-GB"/>
            </w:rPr>
          </w:pPr>
          <w:hyperlink w:anchor="_Toc96290443" w:history="1">
            <w:r w:rsidRPr="002E58B6">
              <w:rPr>
                <w:rStyle w:val="Hyperlink"/>
                <w:rFonts w:eastAsiaTheme="majorEastAsia"/>
                <w:noProof/>
              </w:rPr>
              <w:t>Bibliography</w:t>
            </w:r>
            <w:r>
              <w:rPr>
                <w:noProof/>
                <w:webHidden/>
              </w:rPr>
              <w:tab/>
            </w:r>
            <w:r>
              <w:rPr>
                <w:noProof/>
                <w:webHidden/>
              </w:rPr>
              <w:fldChar w:fldCharType="begin"/>
            </w:r>
            <w:r>
              <w:rPr>
                <w:noProof/>
                <w:webHidden/>
              </w:rPr>
              <w:instrText xml:space="preserve"> PAGEREF _Toc96290443 \h </w:instrText>
            </w:r>
            <w:r>
              <w:rPr>
                <w:noProof/>
                <w:webHidden/>
              </w:rPr>
            </w:r>
            <w:r>
              <w:rPr>
                <w:noProof/>
                <w:webHidden/>
              </w:rPr>
              <w:fldChar w:fldCharType="separate"/>
            </w:r>
            <w:r>
              <w:rPr>
                <w:noProof/>
                <w:webHidden/>
              </w:rPr>
              <w:t>24</w:t>
            </w:r>
            <w:r>
              <w:rPr>
                <w:noProof/>
                <w:webHidden/>
              </w:rPr>
              <w:fldChar w:fldCharType="end"/>
            </w:r>
          </w:hyperlink>
        </w:p>
        <w:p w14:paraId="36B952FC" w14:textId="4D1A729F" w:rsidR="00FA5709" w:rsidRDefault="00FA5709">
          <w:pPr>
            <w:pStyle w:val="Verzeichnis1"/>
            <w:rPr>
              <w:rFonts w:asciiTheme="minorHAnsi" w:eastAsiaTheme="minorEastAsia" w:hAnsiTheme="minorHAnsi" w:cstheme="minorBidi"/>
              <w:b w:val="0"/>
              <w:noProof/>
              <w:sz w:val="22"/>
              <w:szCs w:val="22"/>
              <w:lang w:eastAsia="en-GB"/>
            </w:rPr>
          </w:pPr>
          <w:hyperlink w:anchor="_Toc96290444" w:history="1">
            <w:r w:rsidRPr="002E58B6">
              <w:rPr>
                <w:rStyle w:val="Hyperlink"/>
                <w:rFonts w:eastAsiaTheme="majorEastAsia"/>
                <w:noProof/>
              </w:rPr>
              <w:t>Anhang A: Bausteine wissenschaftlicher Arbeiten</w:t>
            </w:r>
            <w:r>
              <w:rPr>
                <w:noProof/>
                <w:webHidden/>
              </w:rPr>
              <w:tab/>
            </w:r>
            <w:r>
              <w:rPr>
                <w:noProof/>
                <w:webHidden/>
              </w:rPr>
              <w:fldChar w:fldCharType="begin"/>
            </w:r>
            <w:r>
              <w:rPr>
                <w:noProof/>
                <w:webHidden/>
              </w:rPr>
              <w:instrText xml:space="preserve"> PAGEREF _Toc96290444 \h </w:instrText>
            </w:r>
            <w:r>
              <w:rPr>
                <w:noProof/>
                <w:webHidden/>
              </w:rPr>
            </w:r>
            <w:r>
              <w:rPr>
                <w:noProof/>
                <w:webHidden/>
              </w:rPr>
              <w:fldChar w:fldCharType="separate"/>
            </w:r>
            <w:r>
              <w:rPr>
                <w:noProof/>
                <w:webHidden/>
              </w:rPr>
              <w:t>28</w:t>
            </w:r>
            <w:r>
              <w:rPr>
                <w:noProof/>
                <w:webHidden/>
              </w:rPr>
              <w:fldChar w:fldCharType="end"/>
            </w:r>
          </w:hyperlink>
        </w:p>
        <w:p w14:paraId="7EB16CB4" w14:textId="6D8602D2" w:rsidR="00FA5709" w:rsidRDefault="00FA5709">
          <w:pPr>
            <w:pStyle w:val="Verzeichnis2"/>
            <w:tabs>
              <w:tab w:val="right" w:leader="dot" w:pos="7807"/>
            </w:tabs>
            <w:rPr>
              <w:rFonts w:asciiTheme="minorHAnsi" w:eastAsiaTheme="minorEastAsia" w:hAnsiTheme="minorHAnsi" w:cstheme="minorBidi"/>
              <w:noProof/>
              <w:sz w:val="22"/>
              <w:szCs w:val="22"/>
              <w:lang w:eastAsia="en-GB"/>
            </w:rPr>
          </w:pPr>
          <w:hyperlink w:anchor="_Toc96290445" w:history="1">
            <w:r w:rsidRPr="002E58B6">
              <w:rPr>
                <w:rStyle w:val="Hyperlink"/>
                <w:rFonts w:eastAsiaTheme="majorEastAsia"/>
                <w:noProof/>
                <w:lang w:eastAsia="en-US"/>
              </w:rPr>
              <w:t>A1 Theoretische Arbeit</w:t>
            </w:r>
            <w:r>
              <w:rPr>
                <w:noProof/>
                <w:webHidden/>
              </w:rPr>
              <w:tab/>
            </w:r>
            <w:r>
              <w:rPr>
                <w:noProof/>
                <w:webHidden/>
              </w:rPr>
              <w:fldChar w:fldCharType="begin"/>
            </w:r>
            <w:r>
              <w:rPr>
                <w:noProof/>
                <w:webHidden/>
              </w:rPr>
              <w:instrText xml:space="preserve"> PAGEREF _Toc96290445 \h </w:instrText>
            </w:r>
            <w:r>
              <w:rPr>
                <w:noProof/>
                <w:webHidden/>
              </w:rPr>
            </w:r>
            <w:r>
              <w:rPr>
                <w:noProof/>
                <w:webHidden/>
              </w:rPr>
              <w:fldChar w:fldCharType="separate"/>
            </w:r>
            <w:r>
              <w:rPr>
                <w:noProof/>
                <w:webHidden/>
              </w:rPr>
              <w:t>28</w:t>
            </w:r>
            <w:r>
              <w:rPr>
                <w:noProof/>
                <w:webHidden/>
              </w:rPr>
              <w:fldChar w:fldCharType="end"/>
            </w:r>
          </w:hyperlink>
        </w:p>
        <w:p w14:paraId="77A42974" w14:textId="00BF90CB" w:rsidR="00FA5709" w:rsidRDefault="00FA5709">
          <w:pPr>
            <w:pStyle w:val="Verzeichnis2"/>
            <w:tabs>
              <w:tab w:val="right" w:leader="dot" w:pos="7807"/>
            </w:tabs>
            <w:rPr>
              <w:rFonts w:asciiTheme="minorHAnsi" w:eastAsiaTheme="minorEastAsia" w:hAnsiTheme="minorHAnsi" w:cstheme="minorBidi"/>
              <w:noProof/>
              <w:sz w:val="22"/>
              <w:szCs w:val="22"/>
              <w:lang w:eastAsia="en-GB"/>
            </w:rPr>
          </w:pPr>
          <w:hyperlink w:anchor="_Toc96290446" w:history="1">
            <w:r w:rsidRPr="002E58B6">
              <w:rPr>
                <w:rStyle w:val="Hyperlink"/>
                <w:rFonts w:eastAsiaTheme="majorEastAsia"/>
                <w:noProof/>
                <w:lang w:eastAsia="en-US"/>
              </w:rPr>
              <w:t>A2 Konstruktive Arbeit</w:t>
            </w:r>
            <w:r>
              <w:rPr>
                <w:noProof/>
                <w:webHidden/>
              </w:rPr>
              <w:tab/>
            </w:r>
            <w:r>
              <w:rPr>
                <w:noProof/>
                <w:webHidden/>
              </w:rPr>
              <w:fldChar w:fldCharType="begin"/>
            </w:r>
            <w:r>
              <w:rPr>
                <w:noProof/>
                <w:webHidden/>
              </w:rPr>
              <w:instrText xml:space="preserve"> PAGEREF _Toc96290446 \h </w:instrText>
            </w:r>
            <w:r>
              <w:rPr>
                <w:noProof/>
                <w:webHidden/>
              </w:rPr>
            </w:r>
            <w:r>
              <w:rPr>
                <w:noProof/>
                <w:webHidden/>
              </w:rPr>
              <w:fldChar w:fldCharType="separate"/>
            </w:r>
            <w:r>
              <w:rPr>
                <w:noProof/>
                <w:webHidden/>
              </w:rPr>
              <w:t>28</w:t>
            </w:r>
            <w:r>
              <w:rPr>
                <w:noProof/>
                <w:webHidden/>
              </w:rPr>
              <w:fldChar w:fldCharType="end"/>
            </w:r>
          </w:hyperlink>
        </w:p>
        <w:p w14:paraId="6FD72EEA" w14:textId="586AA148" w:rsidR="00FA5709" w:rsidRDefault="00FA5709">
          <w:pPr>
            <w:pStyle w:val="Verzeichnis2"/>
            <w:tabs>
              <w:tab w:val="right" w:leader="dot" w:pos="7807"/>
            </w:tabs>
            <w:rPr>
              <w:rFonts w:asciiTheme="minorHAnsi" w:eastAsiaTheme="minorEastAsia" w:hAnsiTheme="minorHAnsi" w:cstheme="minorBidi"/>
              <w:noProof/>
              <w:sz w:val="22"/>
              <w:szCs w:val="22"/>
              <w:lang w:eastAsia="en-GB"/>
            </w:rPr>
          </w:pPr>
          <w:hyperlink w:anchor="_Toc96290447" w:history="1">
            <w:r w:rsidRPr="002E58B6">
              <w:rPr>
                <w:rStyle w:val="Hyperlink"/>
                <w:rFonts w:eastAsiaTheme="majorEastAsia"/>
                <w:noProof/>
              </w:rPr>
              <w:t>A3 Empirische Arbeit</w:t>
            </w:r>
            <w:r>
              <w:rPr>
                <w:noProof/>
                <w:webHidden/>
              </w:rPr>
              <w:tab/>
            </w:r>
            <w:r>
              <w:rPr>
                <w:noProof/>
                <w:webHidden/>
              </w:rPr>
              <w:fldChar w:fldCharType="begin"/>
            </w:r>
            <w:r>
              <w:rPr>
                <w:noProof/>
                <w:webHidden/>
              </w:rPr>
              <w:instrText xml:space="preserve"> PAGEREF _Toc96290447 \h </w:instrText>
            </w:r>
            <w:r>
              <w:rPr>
                <w:noProof/>
                <w:webHidden/>
              </w:rPr>
            </w:r>
            <w:r>
              <w:rPr>
                <w:noProof/>
                <w:webHidden/>
              </w:rPr>
              <w:fldChar w:fldCharType="separate"/>
            </w:r>
            <w:r>
              <w:rPr>
                <w:noProof/>
                <w:webHidden/>
              </w:rPr>
              <w:t>28</w:t>
            </w:r>
            <w:r>
              <w:rPr>
                <w:noProof/>
                <w:webHidden/>
              </w:rPr>
              <w:fldChar w:fldCharType="end"/>
            </w:r>
          </w:hyperlink>
        </w:p>
        <w:p w14:paraId="2D2FB6E1" w14:textId="3BF3C4EC" w:rsidR="00FA5709" w:rsidRDefault="00FA5709">
          <w:pPr>
            <w:pStyle w:val="Verzeichnis1"/>
            <w:rPr>
              <w:rFonts w:asciiTheme="minorHAnsi" w:eastAsiaTheme="minorEastAsia" w:hAnsiTheme="minorHAnsi" w:cstheme="minorBidi"/>
              <w:b w:val="0"/>
              <w:noProof/>
              <w:sz w:val="22"/>
              <w:szCs w:val="22"/>
              <w:lang w:eastAsia="en-GB"/>
            </w:rPr>
          </w:pPr>
          <w:hyperlink w:anchor="_Toc96290448" w:history="1">
            <w:r w:rsidRPr="002E58B6">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96290448 \h </w:instrText>
            </w:r>
            <w:r>
              <w:rPr>
                <w:noProof/>
                <w:webHidden/>
              </w:rPr>
            </w:r>
            <w:r>
              <w:rPr>
                <w:noProof/>
                <w:webHidden/>
              </w:rPr>
              <w:fldChar w:fldCharType="separate"/>
            </w:r>
            <w:r>
              <w:rPr>
                <w:noProof/>
                <w:webHidden/>
              </w:rPr>
              <w:t>30</w:t>
            </w:r>
            <w:r>
              <w:rPr>
                <w:noProof/>
                <w:webHidden/>
              </w:rPr>
              <w:fldChar w:fldCharType="end"/>
            </w:r>
          </w:hyperlink>
        </w:p>
        <w:p w14:paraId="6644C970" w14:textId="1A87908F"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52358D">
      <w:pPr>
        <w:pStyle w:val="Listenabsatz"/>
        <w:numPr>
          <w:ilvl w:val="0"/>
          <w:numId w:val="36"/>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Pr>
          <w:lang w:val="en-US" w:eastAsia="en-US"/>
        </w:rPr>
        <w:t xml:space="preserve">, </w:t>
      </w:r>
      <w:proofErr w:type="spellStart"/>
      <w:r>
        <w:rPr>
          <w:lang w:val="en-US" w:eastAsia="en-US"/>
        </w:rPr>
        <w:t>welche</w:t>
      </w:r>
      <w:proofErr w:type="spellEnd"/>
      <w:r>
        <w:rPr>
          <w:lang w:val="en-US" w:eastAsia="en-US"/>
        </w:rPr>
        <w:t xml:space="preserve"> </w:t>
      </w:r>
      <w:proofErr w:type="spellStart"/>
      <w:r>
        <w:rPr>
          <w:lang w:val="en-US" w:eastAsia="en-US"/>
        </w:rPr>
        <w:t>zunehmend</w:t>
      </w:r>
      <w:proofErr w:type="spellEnd"/>
      <w:r>
        <w:rPr>
          <w:lang w:val="en-US" w:eastAsia="en-US"/>
        </w:rPr>
        <w:t xml:space="preserve"> ubiquitous </w:t>
      </w:r>
      <w:proofErr w:type="spellStart"/>
      <w:r>
        <w:rPr>
          <w:lang w:val="en-US" w:eastAsia="en-US"/>
        </w:rPr>
        <w:t>w</w:t>
      </w:r>
      <w:r w:rsidR="0098573D">
        <w:rPr>
          <w:lang w:val="en-US" w:eastAsia="en-US"/>
        </w:rPr>
        <w:t>er</w:t>
      </w:r>
      <w:r>
        <w:rPr>
          <w:lang w:val="en-US" w:eastAsia="en-US"/>
        </w:rPr>
        <w:t>den</w:t>
      </w:r>
      <w:proofErr w:type="spellEnd"/>
      <w:r w:rsidR="008A25E6">
        <w:rPr>
          <w:lang w:val="en-US" w:eastAsia="en-US"/>
        </w:rPr>
        <w:t xml:space="preserve"> und in </w:t>
      </w:r>
      <w:proofErr w:type="spellStart"/>
      <w:r w:rsidR="008A25E6">
        <w:rPr>
          <w:lang w:val="en-US" w:eastAsia="en-US"/>
        </w:rPr>
        <w:t>vielen</w:t>
      </w:r>
      <w:proofErr w:type="spellEnd"/>
      <w:r w:rsidR="008A25E6">
        <w:rPr>
          <w:lang w:val="en-US" w:eastAsia="en-US"/>
        </w:rPr>
        <w:t xml:space="preserve"> </w:t>
      </w:r>
      <w:proofErr w:type="spellStart"/>
      <w:r w:rsidR="008A25E6">
        <w:rPr>
          <w:lang w:val="en-US" w:eastAsia="en-US"/>
        </w:rPr>
        <w:t>Bereichen</w:t>
      </w:r>
      <w:proofErr w:type="spellEnd"/>
      <w:r w:rsidR="008A25E6">
        <w:rPr>
          <w:lang w:val="en-US" w:eastAsia="en-US"/>
        </w:rPr>
        <w:t xml:space="preserve"> des Lebens </w:t>
      </w:r>
      <w:proofErr w:type="spellStart"/>
      <w:r w:rsidR="008A25E6">
        <w:rPr>
          <w:lang w:val="en-US" w:eastAsia="en-US"/>
        </w:rPr>
        <w:t>zu</w:t>
      </w:r>
      <w:proofErr w:type="spellEnd"/>
      <w:r w:rsidR="008A25E6">
        <w:rPr>
          <w:lang w:val="en-US" w:eastAsia="en-US"/>
        </w:rPr>
        <w:t xml:space="preserve"> </w:t>
      </w:r>
      <w:proofErr w:type="spellStart"/>
      <w:r w:rsidR="008A25E6">
        <w:rPr>
          <w:lang w:val="en-US" w:eastAsia="en-US"/>
        </w:rPr>
        <w:t>finden</w:t>
      </w:r>
      <w:proofErr w:type="spellEnd"/>
      <w:r w:rsidR="008A25E6">
        <w:rPr>
          <w:lang w:val="en-US" w:eastAsia="en-US"/>
        </w:rPr>
        <w:t xml:space="preserve"> </w:t>
      </w:r>
      <w:proofErr w:type="spellStart"/>
      <w:r w:rsidR="008A25E6">
        <w:rPr>
          <w:lang w:val="en-US" w:eastAsia="en-US"/>
        </w:rPr>
        <w:t>sind</w:t>
      </w:r>
      <w:proofErr w:type="spellEnd"/>
    </w:p>
    <w:p w14:paraId="18A2D384" w14:textId="756EF501" w:rsidR="0052358D" w:rsidRDefault="0098573D" w:rsidP="0052358D">
      <w:pPr>
        <w:pStyle w:val="Listenabsatz"/>
        <w:numPr>
          <w:ilvl w:val="0"/>
          <w:numId w:val="36"/>
        </w:numPr>
        <w:rPr>
          <w:lang w:val="en-US" w:eastAsia="en-US"/>
        </w:rPr>
      </w:pPr>
      <w:proofErr w:type="spellStart"/>
      <w:r>
        <w:rPr>
          <w:lang w:val="en-US" w:eastAsia="en-US"/>
        </w:rPr>
        <w:t>Früher</w:t>
      </w:r>
      <w:proofErr w:type="spellEnd"/>
      <w:r>
        <w:rPr>
          <w:lang w:val="en-US" w:eastAsia="en-US"/>
        </w:rPr>
        <w:t xml:space="preserve"> </w:t>
      </w:r>
      <w:proofErr w:type="spellStart"/>
      <w:r>
        <w:rPr>
          <w:lang w:val="en-US" w:eastAsia="en-US"/>
        </w:rPr>
        <w:t>regelbasiert</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Pr>
          <w:lang w:val="en-US" w:eastAsia="en-US"/>
        </w:rPr>
        <w:t>neuronale</w:t>
      </w:r>
      <w:proofErr w:type="spellEnd"/>
      <w:r>
        <w:rPr>
          <w:lang w:val="en-US" w:eastAsia="en-US"/>
        </w:rPr>
        <w:t xml:space="preserve"> </w:t>
      </w:r>
      <w:proofErr w:type="spellStart"/>
      <w:r>
        <w:rPr>
          <w:lang w:val="en-US" w:eastAsia="en-US"/>
        </w:rPr>
        <w:t>Netzte</w:t>
      </w:r>
      <w:proofErr w:type="spellEnd"/>
    </w:p>
    <w:p w14:paraId="3CBA18E1" w14:textId="4DC75982" w:rsidR="0098573D" w:rsidRDefault="0098573D" w:rsidP="0052358D">
      <w:pPr>
        <w:pStyle w:val="Listenabsatz"/>
        <w:numPr>
          <w:ilvl w:val="0"/>
          <w:numId w:val="36"/>
        </w:numPr>
        <w:rPr>
          <w:lang w:val="en-US" w:eastAsia="en-US"/>
        </w:rPr>
      </w:pPr>
      <w:proofErr w:type="spellStart"/>
      <w:r>
        <w:rPr>
          <w:lang w:val="en-US" w:eastAsia="en-US"/>
        </w:rPr>
        <w:t>Eines</w:t>
      </w:r>
      <w:proofErr w:type="spellEnd"/>
      <w:r>
        <w:rPr>
          <w:lang w:val="en-US" w:eastAsia="en-US"/>
        </w:rPr>
        <w:t xml:space="preserve"> </w:t>
      </w:r>
      <w:proofErr w:type="spellStart"/>
      <w:r>
        <w:rPr>
          <w:lang w:val="en-US" w:eastAsia="en-US"/>
        </w:rPr>
        <w:t>davon</w:t>
      </w:r>
      <w:proofErr w:type="spellEnd"/>
      <w:r>
        <w:rPr>
          <w:lang w:val="en-US" w:eastAsia="en-US"/>
        </w:rPr>
        <w:t xml:space="preserve"> </w:t>
      </w:r>
      <w:proofErr w:type="spellStart"/>
      <w:r>
        <w:rPr>
          <w:lang w:val="en-US" w:eastAsia="en-US"/>
        </w:rPr>
        <w:t>ist</w:t>
      </w:r>
      <w:proofErr w:type="spellEnd"/>
      <w:r>
        <w:rPr>
          <w:lang w:val="en-US" w:eastAsia="en-US"/>
        </w:rPr>
        <w:t xml:space="preserve">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52358D">
      <w:pPr>
        <w:pStyle w:val="Folgeabsatz"/>
        <w:numPr>
          <w:ilvl w:val="0"/>
          <w:numId w:val="36"/>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6290416"/>
      <w:bookmarkEnd w:id="0"/>
      <w:bookmarkEnd w:id="1"/>
      <w:bookmarkEnd w:id="2"/>
      <w:bookmarkEnd w:id="3"/>
      <w:bookmarkEnd w:id="4"/>
      <w:bookmarkEnd w:id="5"/>
      <w:r>
        <w:lastRenderedPageBreak/>
        <w:t>Introduction</w:t>
      </w:r>
      <w:bookmarkEnd w:id="6"/>
    </w:p>
    <w:p w14:paraId="0BD01520" w14:textId="236FD8B0"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014A62">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yLTE5VDE0OjQ3OjQ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014A62">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ItMTlUMTQ6NDc6ND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014A62">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014A62">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97567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014A62">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ItMTlUMTQ6NDc6N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014A62">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9F6887" w:rsidRPr="007B29A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014A62">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014A62">
            <w:rPr>
              <w:noProof/>
            </w:rPr>
            <w:t>(1966)</w:t>
          </w:r>
          <w:r w:rsidR="00236749">
            <w:rPr>
              <w:noProof/>
            </w:rPr>
            <w:fldChar w:fldCharType="end"/>
          </w:r>
        </w:sdtContent>
      </w:sdt>
      <w:r w:rsidR="00236749">
        <w:t>)</w:t>
      </w:r>
      <w:r w:rsidR="00880B22">
        <w:t xml:space="preserve">, this </w:t>
      </w:r>
      <w:r w:rsidR="0045589D">
        <w:t xml:space="preserve">now </w:t>
      </w:r>
      <w:r w:rsidR="00880B22">
        <w:t>shifted towards the us</w:t>
      </w:r>
      <w:r w:rsidR="00BD44AA">
        <w:t>age</w:t>
      </w:r>
      <w:r w:rsidR="00880B22">
        <w:t xml:space="preserve"> </w:t>
      </w:r>
      <w:r w:rsidR="00AC24A3">
        <w:t>of large amounts of data</w:t>
      </w:r>
      <w:r w:rsidR="00BD44AA">
        <w:t xml:space="preserve"> to train </w:t>
      </w:r>
      <w:r w:rsidR="00B2540D">
        <w:t xml:space="preserve">powerful </w:t>
      </w:r>
      <w:r w:rsidR="00BD44AA">
        <w:t>deep neural networks</w:t>
      </w:r>
      <w:r w:rsidR="00B2540D">
        <w:t xml:space="preserve"> </w:t>
      </w:r>
      <w:r w:rsidR="004B034A">
        <w:t>which</w:t>
      </w:r>
      <w:r w:rsidR="00B2540D">
        <w:t xml:space="preserve"> </w:t>
      </w:r>
      <w:r w:rsidR="004B034A">
        <w:t>can</w:t>
      </w:r>
      <w:r w:rsidR="00EC7988">
        <w:t xml:space="preserve"> then</w:t>
      </w:r>
      <w:r w:rsidR="0045589D">
        <w:t xml:space="preserve"> </w:t>
      </w:r>
      <w:r w:rsidR="00DA74E8">
        <w:t>gain</w:t>
      </w:r>
      <w:r w:rsidR="0045589D">
        <w:t xml:space="preserve"> a </w:t>
      </w:r>
      <w:r w:rsidR="00DA74E8">
        <w:t>superb</w:t>
      </w:r>
      <w:r w:rsidR="0045589D">
        <w:t xml:space="preserve"> </w:t>
      </w:r>
      <w:r w:rsidR="00DA74E8">
        <w:t>grasp</w:t>
      </w:r>
      <w:r w:rsidR="0045589D">
        <w:t xml:space="preserve"> of human language.</w:t>
      </w:r>
      <w:r w:rsidR="00236749">
        <w:t xml:space="preserve"> </w:t>
      </w:r>
    </w:p>
    <w:p w14:paraId="1DA02EB1" w14:textId="77777777" w:rsidR="008F3378" w:rsidRDefault="00C05AAD" w:rsidP="00A70282">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C12B81"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014A62">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083922"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014A62">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ikipedia. </w:t>
      </w:r>
      <w:r w:rsidR="00741383" w:rsidRPr="008F3378">
        <w:rPr>
          <w:color w:val="000000" w:themeColor="text1"/>
          <w:highlight w:val="yellow"/>
        </w:rPr>
        <w:t xml:space="preserve">It builds upon previous approaches on pretraining contextual representations, particularly Semi-supervised Sequence Learning </w:t>
      </w:r>
      <w:sdt>
        <w:sdtPr>
          <w:rPr>
            <w:color w:val="000000" w:themeColor="text1"/>
            <w:highlight w:val="yellow"/>
          </w:rPr>
          <w:alias w:val="To edit, see citavi.com/edit"/>
          <w:tag w:val="CitaviPlaceholder#3f19746b-045b-4853-8687-4a2463c8fad0"/>
          <w:id w:val="-549536527"/>
          <w:placeholder>
            <w:docPart w:val="6F6A08932E66425D8A2F860E494CE7D1"/>
          </w:placeholder>
        </w:sdtPr>
        <w:sdtEndPr/>
        <w:sdtContent>
          <w:r w:rsidR="00741383" w:rsidRPr="008F3378">
            <w:rPr>
              <w:noProof/>
              <w:color w:val="000000" w:themeColor="text1"/>
              <w:highlight w:val="yellow"/>
            </w:rPr>
            <w:fldChar w:fldCharType="begin"/>
          </w:r>
          <w:r w:rsidR="00741383" w:rsidRPr="008F3378">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741383" w:rsidRPr="008F3378">
            <w:rPr>
              <w:noProof/>
              <w:color w:val="000000" w:themeColor="text1"/>
              <w:highlight w:val="yellow"/>
            </w:rPr>
            <w:fldChar w:fldCharType="separate"/>
          </w:r>
          <w:r w:rsidR="00014A62" w:rsidRPr="008F3378">
            <w:rPr>
              <w:noProof/>
              <w:color w:val="000000" w:themeColor="text1"/>
              <w:highlight w:val="yellow"/>
            </w:rPr>
            <w:t>(Dai &amp; Le, 2015)</w:t>
          </w:r>
          <w:r w:rsidR="00741383" w:rsidRPr="008F3378">
            <w:rPr>
              <w:noProof/>
              <w:color w:val="000000" w:themeColor="text1"/>
              <w:highlight w:val="yellow"/>
            </w:rPr>
            <w:fldChar w:fldCharType="end"/>
          </w:r>
        </w:sdtContent>
      </w:sdt>
      <w:r w:rsidR="00741383" w:rsidRPr="008F3378">
        <w:rPr>
          <w:color w:val="000000" w:themeColor="text1"/>
          <w:highlight w:val="yellow"/>
        </w:rPr>
        <w:t xml:space="preserve">, GPT </w:t>
      </w:r>
      <w:sdt>
        <w:sdtPr>
          <w:rPr>
            <w:color w:val="000000" w:themeColor="text1"/>
            <w:highlight w:val="yellow"/>
          </w:rPr>
          <w:alias w:val="To edit, see citavi.com/edit"/>
          <w:tag w:val="CitaviPlaceholder#259b16c1-4769-4795-93a2-d1dfafab670f"/>
          <w:id w:val="-1095709202"/>
          <w:placeholder>
            <w:docPart w:val="6F6A08932E66425D8A2F860E494CE7D1"/>
          </w:placeholder>
        </w:sdtPr>
        <w:sdtEndPr/>
        <w:sdtContent>
          <w:r w:rsidR="00741383" w:rsidRPr="008F3378">
            <w:rPr>
              <w:noProof/>
              <w:color w:val="000000" w:themeColor="text1"/>
              <w:highlight w:val="yellow"/>
            </w:rPr>
            <w:fldChar w:fldCharType="begin"/>
          </w:r>
          <w:r w:rsidR="00741383" w:rsidRPr="008F3378">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741383" w:rsidRPr="008F3378">
            <w:rPr>
              <w:noProof/>
              <w:color w:val="000000" w:themeColor="text1"/>
              <w:highlight w:val="yellow"/>
            </w:rPr>
            <w:fldChar w:fldCharType="separate"/>
          </w:r>
          <w:r w:rsidR="00014A62" w:rsidRPr="008F3378">
            <w:rPr>
              <w:noProof/>
              <w:color w:val="000000" w:themeColor="text1"/>
              <w:highlight w:val="yellow"/>
            </w:rPr>
            <w:t>(Radford et al., 2018)</w:t>
          </w:r>
          <w:r w:rsidR="00741383" w:rsidRPr="008F3378">
            <w:rPr>
              <w:noProof/>
              <w:color w:val="000000" w:themeColor="text1"/>
              <w:highlight w:val="yellow"/>
            </w:rPr>
            <w:fldChar w:fldCharType="end"/>
          </w:r>
        </w:sdtContent>
      </w:sdt>
      <w:r w:rsidR="00741383" w:rsidRPr="008F3378">
        <w:rPr>
          <w:color w:val="000000" w:themeColor="text1"/>
          <w:highlight w:val="yellow"/>
        </w:rPr>
        <w:t xml:space="preserve">, </w:t>
      </w:r>
      <w:proofErr w:type="spellStart"/>
      <w:r w:rsidR="00741383" w:rsidRPr="008F3378">
        <w:rPr>
          <w:color w:val="000000" w:themeColor="text1"/>
          <w:highlight w:val="yellow"/>
        </w:rPr>
        <w:t>ELMo</w:t>
      </w:r>
      <w:proofErr w:type="spellEnd"/>
      <w:r w:rsidR="00741383" w:rsidRPr="008F3378">
        <w:rPr>
          <w:color w:val="000000" w:themeColor="text1"/>
          <w:highlight w:val="yellow"/>
        </w:rPr>
        <w:t xml:space="preserve"> </w:t>
      </w:r>
      <w:sdt>
        <w:sdtPr>
          <w:rPr>
            <w:color w:val="000000" w:themeColor="text1"/>
            <w:highlight w:val="yellow"/>
          </w:rPr>
          <w:alias w:val="To edit, see citavi.com/edit"/>
          <w:tag w:val="CitaviPlaceholder#2c16523c-25ea-4edb-a898-ca50f30986e5"/>
          <w:id w:val="2112857770"/>
          <w:placeholder>
            <w:docPart w:val="6F6A08932E66425D8A2F860E494CE7D1"/>
          </w:placeholder>
        </w:sdtPr>
        <w:sdtEndPr/>
        <w:sdtContent>
          <w:r w:rsidR="00741383" w:rsidRPr="008F3378">
            <w:rPr>
              <w:noProof/>
              <w:color w:val="000000" w:themeColor="text1"/>
              <w:highlight w:val="yellow"/>
            </w:rPr>
            <w:fldChar w:fldCharType="begin"/>
          </w:r>
          <w:r w:rsidR="00014A62" w:rsidRPr="008F3378">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lUMTQ6NDc6ND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741383" w:rsidRPr="008F3378">
            <w:rPr>
              <w:noProof/>
              <w:color w:val="000000" w:themeColor="text1"/>
              <w:highlight w:val="yellow"/>
            </w:rPr>
            <w:fldChar w:fldCharType="separate"/>
          </w:r>
          <w:r w:rsidR="00014A62" w:rsidRPr="008F3378">
            <w:rPr>
              <w:noProof/>
              <w:color w:val="000000" w:themeColor="text1"/>
              <w:highlight w:val="yellow"/>
            </w:rPr>
            <w:t>(Peters et al., 2018)</w:t>
          </w:r>
          <w:r w:rsidR="00741383" w:rsidRPr="008F3378">
            <w:rPr>
              <w:noProof/>
              <w:color w:val="000000" w:themeColor="text1"/>
              <w:highlight w:val="yellow"/>
            </w:rPr>
            <w:fldChar w:fldCharType="end"/>
          </w:r>
        </w:sdtContent>
      </w:sdt>
      <w:r w:rsidR="00741383" w:rsidRPr="008F3378">
        <w:rPr>
          <w:color w:val="000000" w:themeColor="text1"/>
          <w:highlight w:val="yellow"/>
        </w:rPr>
        <w:t xml:space="preserve">, and </w:t>
      </w:r>
      <w:proofErr w:type="spellStart"/>
      <w:r w:rsidR="00741383" w:rsidRPr="008F3378">
        <w:rPr>
          <w:color w:val="000000" w:themeColor="text1"/>
          <w:highlight w:val="yellow"/>
        </w:rPr>
        <w:t>ULMFit</w:t>
      </w:r>
      <w:proofErr w:type="spellEnd"/>
      <w:r w:rsidR="00741383" w:rsidRPr="008F3378">
        <w:rPr>
          <w:color w:val="000000" w:themeColor="text1"/>
          <w:highlight w:val="yellow"/>
        </w:rPr>
        <w:t xml:space="preserve"> </w:t>
      </w:r>
      <w:sdt>
        <w:sdtPr>
          <w:rPr>
            <w:color w:val="000000" w:themeColor="text1"/>
            <w:highlight w:val="yellow"/>
          </w:rPr>
          <w:alias w:val="To edit, see citavi.com/edit"/>
          <w:tag w:val="CitaviPlaceholder#5779e473-6f27-477b-9f69-2575d16cffa3"/>
          <w:id w:val="942653116"/>
          <w:placeholder>
            <w:docPart w:val="6F6A08932E66425D8A2F860E494CE7D1"/>
          </w:placeholder>
        </w:sdtPr>
        <w:sdtEndPr/>
        <w:sdtContent>
          <w:r w:rsidR="00741383" w:rsidRPr="008F3378">
            <w:rPr>
              <w:noProof/>
              <w:color w:val="000000" w:themeColor="text1"/>
              <w:highlight w:val="yellow"/>
            </w:rPr>
            <w:fldChar w:fldCharType="begin"/>
          </w:r>
          <w:r w:rsidR="00014A62" w:rsidRPr="008F3378">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lUMTQ6NDc6NDI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741383" w:rsidRPr="008F3378">
            <w:rPr>
              <w:noProof/>
              <w:color w:val="000000" w:themeColor="text1"/>
              <w:highlight w:val="yellow"/>
            </w:rPr>
            <w:fldChar w:fldCharType="separate"/>
          </w:r>
          <w:r w:rsidR="00014A62" w:rsidRPr="008F3378">
            <w:rPr>
              <w:noProof/>
              <w:color w:val="000000" w:themeColor="text1"/>
              <w:highlight w:val="yellow"/>
            </w:rPr>
            <w:t>(Howard &amp; Ruder, 2018)</w:t>
          </w:r>
          <w:r w:rsidR="00741383" w:rsidRPr="008F3378">
            <w:rPr>
              <w:noProof/>
              <w:color w:val="000000" w:themeColor="text1"/>
              <w:highlight w:val="yellow"/>
            </w:rPr>
            <w:fldChar w:fldCharType="end"/>
          </w:r>
        </w:sdtContent>
      </w:sdt>
      <w:r w:rsidR="00741383" w:rsidRPr="008F3378">
        <w:rPr>
          <w:color w:val="000000" w:themeColor="text1"/>
          <w:highlight w:val="yellow"/>
        </w:rPr>
        <w:t xml:space="preserve"> and thus also follows the new trend in NLP</w:t>
      </w:r>
      <w:r w:rsidR="00E75CB9" w:rsidRPr="008F3378">
        <w:rPr>
          <w:color w:val="000000" w:themeColor="text1"/>
          <w:highlight w:val="yellow"/>
        </w:rPr>
        <w:t xml:space="preserve">, that is </w:t>
      </w:r>
      <w:r w:rsidR="00741383" w:rsidRPr="008F3378">
        <w:rPr>
          <w:color w:val="000000" w:themeColor="text1"/>
          <w:highlight w:val="yellow"/>
        </w:rPr>
        <w:t>transfer learning</w:t>
      </w:r>
      <w:r w:rsidR="00E75CB9" w:rsidRPr="008F3378">
        <w:rPr>
          <w:color w:val="000000" w:themeColor="text1"/>
          <w:highlight w:val="yellow"/>
        </w:rPr>
        <w:t xml:space="preserve"> - a</w:t>
      </w:r>
      <w:r w:rsidR="00741383" w:rsidRPr="008F3378">
        <w:rPr>
          <w:color w:val="000000" w:themeColor="text1"/>
          <w:highlight w:val="yellow"/>
        </w:rPr>
        <w:t xml:space="preserve"> technique of transferring knowledge gained from performing one task to another, similar one, </w:t>
      </w:r>
      <w:r w:rsidR="00E75CB9" w:rsidRPr="008F3378">
        <w:rPr>
          <w:color w:val="000000" w:themeColor="text1"/>
          <w:highlight w:val="yellow"/>
        </w:rPr>
        <w:t>which</w:t>
      </w:r>
      <w:r w:rsidR="00741383" w:rsidRPr="008F3378">
        <w:rPr>
          <w:color w:val="000000" w:themeColor="text1"/>
          <w:highlight w:val="yellow"/>
        </w:rPr>
        <w:t xml:space="preserve"> is beneficial compared to the resource intensive process of training neural networks (sometimes with several hundred million parameters) from scratch. However</w:t>
      </w:r>
      <w:r w:rsidR="00741383" w:rsidRPr="008F3378">
        <w:rPr>
          <w:highlight w:val="yellow"/>
        </w:rPr>
        <w:t xml:space="preserve">, what really sets BERT apart from previous approaches is that it is “the first deeply bidirectional, unsupervised language representation, pre-trained using only a plain text corpus” </w:t>
      </w:r>
      <w:sdt>
        <w:sdtPr>
          <w:rPr>
            <w:highlight w:val="yellow"/>
          </w:rPr>
          <w:alias w:val="To edit, see citavi.com/edit"/>
          <w:tag w:val="CitaviPlaceholder#b82afa61-c12e-4bba-be58-80ee97074bfe"/>
          <w:id w:val="1471400737"/>
          <w:placeholder>
            <w:docPart w:val="DefaultPlaceholder_-1854013440"/>
          </w:placeholder>
        </w:sdtPr>
        <w:sdtEndPr/>
        <w:sdtContent>
          <w:r w:rsidR="00741383" w:rsidRPr="008F3378">
            <w:rPr>
              <w:noProof/>
              <w:highlight w:val="yellow"/>
            </w:rPr>
            <w:fldChar w:fldCharType="begin"/>
          </w:r>
          <w:r w:rsidR="00741383" w:rsidRPr="008F3378">
            <w:rPr>
              <w:noProof/>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ZmNTdjLWNmZTItNGZlZC1iNWU4LTk1ZTRjNmY0MTJkNCIsIlJhbmdlTGVuZ3RoIjo1MCwiUmVmZXJlbmNlSWQiOiJiZDY5NzA5ZS00MTMwLTQ5ZTYtODRjZi0yZjI4Njk0MTdk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4IiwiJHR5cGUiOiJTd2lzc0FjYWRlbWljLkNpdGF2aS5Qcm9qZWN0LCBTd2lzc0FjYWRlbWljLkNpdGF2aSJ9fSx7IiRpZCI6Ijk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}</w:instrText>
          </w:r>
          <w:r w:rsidR="00741383" w:rsidRPr="008F3378">
            <w:rPr>
              <w:noProof/>
              <w:highlight w:val="yellow"/>
            </w:rPr>
            <w:fldChar w:fldCharType="separate"/>
          </w:r>
          <w:r w:rsidR="00014A62" w:rsidRPr="008F3378">
            <w:rPr>
              <w:noProof/>
              <w:highlight w:val="yellow"/>
            </w:rPr>
            <w:t>(Devlin &amp; Chang, 2018, What Makes BERT Different?)</w:t>
          </w:r>
          <w:r w:rsidR="00741383" w:rsidRPr="008F3378">
            <w:rPr>
              <w:noProof/>
              <w:highlight w:val="yellow"/>
            </w:rPr>
            <w:fldChar w:fldCharType="end"/>
          </w:r>
        </w:sdtContent>
      </w:sdt>
      <w:r w:rsidR="00741383" w:rsidRPr="008F3378">
        <w:rPr>
          <w:highlight w:val="yellow"/>
        </w:rPr>
        <w:t>.</w:t>
      </w:r>
    </w:p>
    <w:p w14:paraId="5C8B8B57" w14:textId="242FC21E" w:rsidR="008F3378" w:rsidRDefault="00855FAC" w:rsidP="008F3378">
      <w:pPr>
        <w:pStyle w:val="Folgeabsatz"/>
        <w:ind w:firstLine="0"/>
      </w:pPr>
      <w:r>
        <w:rPr>
          <w:highlight w:val="green"/>
        </w:rPr>
        <w:lastRenderedPageBreak/>
        <w:t>I</w:t>
      </w:r>
      <w:r w:rsidR="008F3378" w:rsidRPr="008F3378">
        <w:rPr>
          <w:highlight w:val="green"/>
        </w:rPr>
        <w:t>t builds upon previous approaches on pretraining contextual representations</w:t>
      </w:r>
      <w:r>
        <w:rPr>
          <w:highlight w:val="green"/>
        </w:rPr>
        <w:t xml:space="preserve"> (</w:t>
      </w:r>
      <w:proofErr w:type="spellStart"/>
      <w:r>
        <w:rPr>
          <w:highlight w:val="green"/>
        </w:rPr>
        <w:t>zitieren</w:t>
      </w:r>
      <w:proofErr w:type="spellEnd"/>
      <w:r>
        <w:rPr>
          <w:highlight w:val="green"/>
        </w:rPr>
        <w:t>)</w:t>
      </w:r>
      <w:r w:rsidR="008F3378" w:rsidRPr="008F3378">
        <w:rPr>
          <w:highlight w:val="green"/>
        </w:rPr>
        <w:t xml:space="preserve">, </w:t>
      </w:r>
      <w:r>
        <w:rPr>
          <w:highlight w:val="green"/>
        </w:rPr>
        <w:t xml:space="preserve">but </w:t>
      </w:r>
      <w:r w:rsidR="008F3378" w:rsidRPr="008F3378">
        <w:rPr>
          <w:highlight w:val="green"/>
        </w:rPr>
        <w:t xml:space="preserve">is </w:t>
      </w:r>
      <w:r>
        <w:rPr>
          <w:highlight w:val="green"/>
        </w:rPr>
        <w:t>“</w:t>
      </w:r>
      <w:r w:rsidR="008F3378" w:rsidRPr="008F3378">
        <w:rPr>
          <w:highlight w:val="green"/>
        </w:rPr>
        <w:t xml:space="preserve">the first </w:t>
      </w:r>
      <w:r>
        <w:rPr>
          <w:highlight w:val="green"/>
        </w:rPr>
        <w:t>deeply bidirectional, unsupervised language representation, pretrained using only a plain text corpus</w:t>
      </w:r>
      <w:r w:rsidR="008F3378" w:rsidRPr="008F3378">
        <w:rPr>
          <w:highlight w:val="green"/>
        </w:rPr>
        <w:t>.</w:t>
      </w:r>
      <w:r>
        <w:rPr>
          <w:highlight w:val="green"/>
        </w:rPr>
        <w:t>”</w:t>
      </w:r>
      <w:r w:rsidR="008F3378" w:rsidRPr="008F3378">
        <w:rPr>
          <w:highlight w:val="green"/>
        </w:rPr>
        <w:t xml:space="preserve"> </w:t>
      </w:r>
      <w:r w:rsidR="008F3378" w:rsidRPr="008F3378">
        <w:rPr>
          <w:highlight w:val="green"/>
        </w:rPr>
        <w:sym w:font="Wingdings" w:char="F0E0"/>
      </w:r>
      <w:r w:rsidR="008F3378" w:rsidRPr="008F3378">
        <w:rPr>
          <w:highlight w:val="green"/>
        </w:rPr>
        <w:t xml:space="preserve"> das </w:t>
      </w:r>
      <w:proofErr w:type="spellStart"/>
      <w:r w:rsidR="008F3378" w:rsidRPr="008F3378">
        <w:rPr>
          <w:highlight w:val="green"/>
        </w:rPr>
        <w:t>ganze</w:t>
      </w:r>
      <w:proofErr w:type="spellEnd"/>
      <w:r w:rsidR="008F3378" w:rsidRPr="008F3378">
        <w:rPr>
          <w:highlight w:val="green"/>
        </w:rPr>
        <w:t xml:space="preserve"> in </w:t>
      </w:r>
      <w:proofErr w:type="spellStart"/>
      <w:r w:rsidR="008F3378" w:rsidRPr="008F3378">
        <w:rPr>
          <w:highlight w:val="green"/>
        </w:rPr>
        <w:t>einem</w:t>
      </w:r>
      <w:proofErr w:type="spellEnd"/>
      <w:r w:rsidR="008F3378" w:rsidRPr="008F3378">
        <w:rPr>
          <w:highlight w:val="green"/>
        </w:rPr>
        <w:t xml:space="preserve"> </w:t>
      </w:r>
      <w:proofErr w:type="spellStart"/>
      <w:r w:rsidR="008F3378" w:rsidRPr="008F3378">
        <w:rPr>
          <w:highlight w:val="green"/>
        </w:rPr>
        <w:t>Satz</w:t>
      </w:r>
      <w:proofErr w:type="spellEnd"/>
      <w:r w:rsidR="008F3378" w:rsidRPr="008F3378">
        <w:rPr>
          <w:highlight w:val="green"/>
        </w:rPr>
        <w:t xml:space="preserve"> </w:t>
      </w:r>
      <w:proofErr w:type="spellStart"/>
      <w:r w:rsidR="008F3378" w:rsidRPr="008F3378">
        <w:rPr>
          <w:highlight w:val="green"/>
        </w:rPr>
        <w:t>verkürzt</w:t>
      </w:r>
      <w:proofErr w:type="spellEnd"/>
      <w:r w:rsidR="008F3378">
        <w:t xml:space="preserve"> </w:t>
      </w:r>
    </w:p>
    <w:p w14:paraId="4677B390" w14:textId="27B76D92" w:rsidR="00B4318A" w:rsidRPr="00A70282" w:rsidRDefault="00741383" w:rsidP="008F3378">
      <w:pPr>
        <w:pStyle w:val="Folgeabsatz"/>
        <w:ind w:firstLine="0"/>
        <w:rPr>
          <w:color w:val="FFC000"/>
        </w:rPr>
      </w:pPr>
      <w:r>
        <w:t xml:space="preserve"> This bidirectionality, combined with the self-attention mechanism, provides a better grasp of word meanings and context, which is reflected in achieving state-of-the-art performance on eleven NLP tasks, as reported by </w:t>
      </w:r>
      <w:sdt>
        <w:sdtPr>
          <w:alias w:val="To edit, see citavi.com/edit"/>
          <w:tag w:val="CitaviPlaceholder#6a2bb2cd-106b-4db2-a318-58db3d9846a6"/>
          <w:id w:val="-1144962980"/>
          <w:placeholder>
            <w:docPart w:val="6F6A08932E66425D8A2F860E494CE7D1"/>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Pr>
              <w:noProof/>
            </w:rPr>
            <w:fldChar w:fldCharType="separate"/>
          </w:r>
          <w:r w:rsidR="00014A62">
            <w:rPr>
              <w:noProof/>
            </w:rPr>
            <w:t>Devlin et al.</w:t>
          </w:r>
          <w:r>
            <w:rPr>
              <w:noProof/>
            </w:rPr>
            <w:fldChar w:fldCharType="end"/>
          </w:r>
        </w:sdtContent>
      </w:sdt>
      <w:r>
        <w:t xml:space="preserve"> </w:t>
      </w:r>
      <w:sdt>
        <w:sdtPr>
          <w:alias w:val="To edit, see citavi.com/edit"/>
          <w:tag w:val="CitaviPlaceholder#26036ac7-6a50-4faf-b2fa-3e485355f528"/>
          <w:id w:val="1464690997"/>
          <w:placeholder>
            <w:docPart w:val="6F6A08932E66425D8A2F860E494CE7D1"/>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Pr>
              <w:noProof/>
            </w:rPr>
            <w:fldChar w:fldCharType="separate"/>
          </w:r>
          <w:r w:rsidR="00014A62">
            <w:rPr>
              <w:noProof/>
            </w:rPr>
            <w:t>(2018)</w:t>
          </w:r>
          <w:r>
            <w:rPr>
              <w:noProof/>
            </w:rPr>
            <w:fldChar w:fldCharType="end"/>
          </w:r>
        </w:sdtContent>
      </w:sdt>
      <w:r>
        <w:t>.</w:t>
      </w:r>
      <w:r w:rsidR="00AC3F1C">
        <w:t xml:space="preserve"> </w:t>
      </w:r>
      <w:r w:rsidR="003F57DC">
        <w:t>BERT’s outstanding performance, followed by its open sourcing, ensured that</w:t>
      </w:r>
      <w:r w:rsidR="00F816B8">
        <w:t xml:space="preserve"> it was </w:t>
      </w:r>
      <w:r w:rsidR="00053C8C">
        <w:t xml:space="preserve">subsequently </w:t>
      </w:r>
      <w:r w:rsidR="001329DF">
        <w:t xml:space="preserve">also </w:t>
      </w:r>
      <w:r w:rsidR="00814E97">
        <w:t>integrated into CA pipelines to solve tasks like</w:t>
      </w:r>
      <w:r w:rsidR="00241A0D" w:rsidRPr="001329DF">
        <w:rPr>
          <w:color w:val="000000" w:themeColor="text1"/>
        </w:rPr>
        <w:t xml:space="preserve"> </w:t>
      </w:r>
      <w:r w:rsidR="00AA51EE" w:rsidRPr="001329DF">
        <w:rPr>
          <w:color w:val="000000" w:themeColor="text1"/>
        </w:rPr>
        <w:t xml:space="preserve">passage </w:t>
      </w:r>
      <w:r w:rsidR="00AA51EE" w:rsidRPr="001C25EA">
        <w:rPr>
          <w:color w:val="000000" w:themeColor="text1"/>
          <w:highlight w:val="yellow"/>
        </w:rPr>
        <w:t xml:space="preserve">re-ranking </w:t>
      </w:r>
      <w:sdt>
        <w:sdtPr>
          <w:rPr>
            <w:color w:val="000000" w:themeColor="text1"/>
            <w:highlight w:val="yellow"/>
          </w:rPr>
          <w:alias w:val="To edit, see citavi.com/edit"/>
          <w:tag w:val="CitaviPlaceholder#5b3a6d28-0ec9-4888-adf8-63cb9589bdb8"/>
          <w:id w:val="-343477428"/>
          <w:placeholder>
            <w:docPart w:val="DefaultPlaceholder_-1854013440"/>
          </w:placeholder>
        </w:sdtPr>
        <w:sdtEndPr/>
        <w:sdtContent>
          <w:r w:rsidR="00AA51EE" w:rsidRPr="001C25EA">
            <w:rPr>
              <w:noProof/>
              <w:color w:val="000000" w:themeColor="text1"/>
              <w:highlight w:val="yellow"/>
            </w:rPr>
            <w:fldChar w:fldCharType="begin"/>
          </w:r>
          <w:r w:rsidR="00014A62" w:rsidRPr="001C25EA">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mZjNzY0LTJiYmQtNGY0NS04NGZjLTkwOTc5ZTdkY2VlNy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OVQxNDo0Nzo0Mi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WIzYTZkMjgtMGVjOS00ODg4LWFkZjgtNjNjYjk1ODliZGI4IiwiVGV4dCI6IihWYWt1bGVua28gZXQgYWwuLCAyMDIxKSIsIldBSVZlcnNpb24iOiI2LjUuMC4wIn0=}</w:instrText>
          </w:r>
          <w:r w:rsidR="00AA51EE" w:rsidRPr="001C25EA">
            <w:rPr>
              <w:noProof/>
              <w:color w:val="000000" w:themeColor="text1"/>
              <w:highlight w:val="yellow"/>
            </w:rPr>
            <w:fldChar w:fldCharType="separate"/>
          </w:r>
          <w:r w:rsidR="00014A62" w:rsidRPr="001C25EA">
            <w:rPr>
              <w:noProof/>
              <w:color w:val="000000" w:themeColor="text1"/>
              <w:highlight w:val="yellow"/>
            </w:rPr>
            <w:t>(Vakulenko et al., 2021)</w:t>
          </w:r>
          <w:r w:rsidR="00AA51EE" w:rsidRPr="001C25EA">
            <w:rPr>
              <w:noProof/>
              <w:color w:val="000000" w:themeColor="text1"/>
              <w:highlight w:val="yellow"/>
            </w:rPr>
            <w:fldChar w:fldCharType="end"/>
          </w:r>
        </w:sdtContent>
      </w:sdt>
      <w:r w:rsidR="00AA51EE" w:rsidRPr="001C25EA">
        <w:rPr>
          <w:color w:val="000000" w:themeColor="text1"/>
          <w:highlight w:val="yellow"/>
        </w:rPr>
        <w:t xml:space="preserve">, query </w:t>
      </w:r>
      <w:r w:rsidR="00241A0D" w:rsidRPr="001C25EA">
        <w:rPr>
          <w:color w:val="000000" w:themeColor="text1"/>
          <w:highlight w:val="yellow"/>
        </w:rPr>
        <w:t xml:space="preserve">rewriting </w:t>
      </w:r>
      <w:sdt>
        <w:sdtPr>
          <w:rPr>
            <w:color w:val="000000" w:themeColor="text1"/>
            <w:highlight w:val="yellow"/>
          </w:rPr>
          <w:alias w:val="To edit, see citavi.com/edit"/>
          <w:tag w:val="CitaviPlaceholder#f9baa216-1721-43d6-bf01-427f37987b64"/>
          <w:id w:val="-1160155698"/>
          <w:placeholder>
            <w:docPart w:val="DefaultPlaceholder_-1854013440"/>
          </w:placeholder>
        </w:sdtPr>
        <w:sdtEndPr/>
        <w:sdtContent>
          <w:r w:rsidR="00241A0D" w:rsidRPr="001C25EA">
            <w:rPr>
              <w:noProof/>
              <w:color w:val="000000" w:themeColor="text1"/>
              <w:highlight w:val="yellow"/>
            </w:rPr>
            <w:fldChar w:fldCharType="begin"/>
          </w:r>
          <w:r w:rsidR="00014A62" w:rsidRPr="001C25EA">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2Y1YTEwLTE1NTItNDk5My1iZTAzLTUxYTQ3OWY2MTlmNiIsIlJhbmdlU3RhcnQiOjIzLCJSYW5nZUxlbmd0aCI6MjYsIlJlZmVyZW5jZUlkIjoiMzg1YTAxNWQtMzVjMS00NzBjLTk2MTgtOTFjMGFhOTRlOTcx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ItMTlUMTQ6NDc6NDIiLCJQcm9qZWN0Ijp7IiRyZWYiOiI1In19LCJVc2VOdW1iZXJpbmdUeXBlT2ZQYXJlbnREb2N1bWVudCI6ZmFsc2V9LHsiJGlkIjoiMTciLCIkdHlwZSI6IlN3aXNzQWNhZGVtaWMuQ2l0YXZpLkNpdGF0aW9ucy5Xb3JkUGxhY2Vob2xkZXJFbnRyeSwgU3dpc3NBY2FkZW1pYy5DaXRhdmkiLCJJZCI6IjhmNzVhMjg4LTBlMDUtNDE5OC05ZGFkLWUwZjlmMTc5NTJjOSIsIlJhbmdlTGVuZ3RoIjoyMywiUmVmZXJlbmNlSWQiOiI1ZjlhZGNkZS04NTVkLTQ1NzEtYTE2Ny1hMDc3YTkwMzU1YjI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yZWYiOiI1In19LHsiJGlkIjoiMjA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yMS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Iy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yO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}</w:instrText>
          </w:r>
          <w:r w:rsidR="00241A0D" w:rsidRPr="001C25EA">
            <w:rPr>
              <w:noProof/>
              <w:color w:val="000000" w:themeColor="text1"/>
              <w:highlight w:val="yellow"/>
            </w:rPr>
            <w:fldChar w:fldCharType="separate"/>
          </w:r>
          <w:r w:rsidR="00014A62" w:rsidRPr="001C25EA">
            <w:rPr>
              <w:noProof/>
              <w:color w:val="000000" w:themeColor="text1"/>
              <w:highlight w:val="yellow"/>
            </w:rPr>
            <w:t>(Vakulenko et al., 2021; Voskarides et al., 2020)</w:t>
          </w:r>
          <w:r w:rsidR="00241A0D" w:rsidRPr="001C25EA">
            <w:rPr>
              <w:noProof/>
              <w:color w:val="000000" w:themeColor="text1"/>
              <w:highlight w:val="yellow"/>
            </w:rPr>
            <w:fldChar w:fldCharType="end"/>
          </w:r>
        </w:sdtContent>
      </w:sdt>
      <w:r w:rsidR="0017004E" w:rsidRPr="001C25EA">
        <w:rPr>
          <w:color w:val="000000" w:themeColor="text1"/>
          <w:highlight w:val="yellow"/>
        </w:rPr>
        <w:t xml:space="preserve">, </w:t>
      </w:r>
      <w:r w:rsidR="0052708D" w:rsidRPr="001C25EA">
        <w:rPr>
          <w:color w:val="000000" w:themeColor="text1"/>
          <w:highlight w:val="yellow"/>
        </w:rPr>
        <w:t xml:space="preserve">sequence </w:t>
      </w:r>
      <w:r w:rsidR="002D31C0" w:rsidRPr="001C25EA">
        <w:rPr>
          <w:color w:val="000000" w:themeColor="text1"/>
          <w:highlight w:val="yellow"/>
        </w:rPr>
        <w:t>labelling</w:t>
      </w:r>
      <w:r w:rsidR="001329DF" w:rsidRPr="001C25EA">
        <w:rPr>
          <w:color w:val="000000" w:themeColor="text1"/>
          <w:highlight w:val="yellow"/>
        </w:rPr>
        <w:t xml:space="preserve"> </w:t>
      </w:r>
      <w:sdt>
        <w:sdtPr>
          <w:rPr>
            <w:color w:val="000000" w:themeColor="text1"/>
            <w:highlight w:val="yellow"/>
          </w:rPr>
          <w:alias w:val="To edit, see citavi.com/edit"/>
          <w:tag w:val="CitaviPlaceholder#42e6a372-ce2c-4830-8a32-0938cacc07c7"/>
          <w:id w:val="1832252407"/>
          <w:placeholder>
            <w:docPart w:val="DefaultPlaceholder_-1854013440"/>
          </w:placeholder>
        </w:sdtPr>
        <w:sdtEndPr/>
        <w:sdtContent>
          <w:r w:rsidR="0052708D" w:rsidRPr="001C25EA">
            <w:rPr>
              <w:noProof/>
              <w:color w:val="000000" w:themeColor="text1"/>
              <w:highlight w:val="yellow"/>
            </w:rPr>
            <w:fldChar w:fldCharType="begin"/>
          </w:r>
          <w:r w:rsidR="00014A62" w:rsidRPr="001C25EA">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jgxYzBhLWZlZTQtNDE4NC1iNTU0LTM3NWZkNTY3ZmU0NC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5VDE0OjQ3OjQy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NDJlNmEzNzItY2UyYy00ODMwLThhMzItMDkzOGNhY2MwN2M3IiwiVGV4dCI6IihDaGVuIGV0IGFsLiwgMjAxOSkiLCJXQUlWZXJzaW9uIjoiNi41LjAuMCJ9}</w:instrText>
          </w:r>
          <w:r w:rsidR="0052708D" w:rsidRPr="001C25EA">
            <w:rPr>
              <w:noProof/>
              <w:color w:val="000000" w:themeColor="text1"/>
              <w:highlight w:val="yellow"/>
            </w:rPr>
            <w:fldChar w:fldCharType="separate"/>
          </w:r>
          <w:r w:rsidR="00014A62" w:rsidRPr="001C25EA">
            <w:rPr>
              <w:noProof/>
              <w:color w:val="000000" w:themeColor="text1"/>
              <w:highlight w:val="yellow"/>
            </w:rPr>
            <w:t>(Chen et al., 2019)</w:t>
          </w:r>
          <w:r w:rsidR="0052708D" w:rsidRPr="001C25EA">
            <w:rPr>
              <w:noProof/>
              <w:color w:val="000000" w:themeColor="text1"/>
              <w:highlight w:val="yellow"/>
            </w:rPr>
            <w:fldChar w:fldCharType="end"/>
          </w:r>
        </w:sdtContent>
      </w:sdt>
      <w:r w:rsidR="00253F90" w:rsidRPr="001C25EA">
        <w:rPr>
          <w:color w:val="000000" w:themeColor="text1"/>
          <w:highlight w:val="yellow"/>
        </w:rPr>
        <w:t>, answer span extraction</w:t>
      </w:r>
      <w:r w:rsidR="007A698F" w:rsidRPr="001C25EA">
        <w:rPr>
          <w:color w:val="000000" w:themeColor="text1"/>
          <w:highlight w:val="yellow"/>
        </w:rPr>
        <w:t xml:space="preserve"> </w:t>
      </w:r>
      <w:sdt>
        <w:sdtPr>
          <w:rPr>
            <w:color w:val="000000" w:themeColor="text1"/>
            <w:highlight w:val="yellow"/>
          </w:rPr>
          <w:alias w:val="To edit, see citavi.com/edit"/>
          <w:tag w:val="CitaviPlaceholder#d7eb585e-f966-4d0a-9a24-1851abef3aaf"/>
          <w:id w:val="625973308"/>
          <w:placeholder>
            <w:docPart w:val="DefaultPlaceholder_-1854013440"/>
          </w:placeholder>
        </w:sdtPr>
        <w:sdtEndPr/>
        <w:sdtContent>
          <w:r w:rsidR="007A698F" w:rsidRPr="001C25EA">
            <w:rPr>
              <w:noProof/>
              <w:color w:val="000000" w:themeColor="text1"/>
              <w:highlight w:val="yellow"/>
            </w:rPr>
            <w:fldChar w:fldCharType="begin"/>
          </w:r>
          <w:r w:rsidR="006B188F">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GRiZDkyLWY5ZGQtNGEzOS04YzRjLTE2NDE3MDVmMDhjNSIsIlJhbmdlTGVuZ3RoIjoyMy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wgVy4gZXQgYWwuLCAyMDE5KSJ9XX0sIlRhZyI6IkNpdGF2aVBsYWNlaG9sZGVyI2Q3ZWI1ODVlLWY5NjYtNGQwYS05YTI0LTE4NTFhYmVmM2FhZiIsIlRleHQiOiIoWWFuZywgVy4gZXQgYWwuLCAyMDE5KSIsIldBSVZlcnNpb24iOiI2LjUuMC4wIn0=}</w:instrText>
          </w:r>
          <w:r w:rsidR="007A698F" w:rsidRPr="001C25EA">
            <w:rPr>
              <w:noProof/>
              <w:color w:val="000000" w:themeColor="text1"/>
              <w:highlight w:val="yellow"/>
            </w:rPr>
            <w:fldChar w:fldCharType="separate"/>
          </w:r>
          <w:r w:rsidR="006B188F">
            <w:rPr>
              <w:noProof/>
              <w:color w:val="000000" w:themeColor="text1"/>
              <w:highlight w:val="yellow"/>
            </w:rPr>
            <w:t>(Yang, W. et al., 2019)</w:t>
          </w:r>
          <w:r w:rsidR="007A698F" w:rsidRPr="001C25EA">
            <w:rPr>
              <w:noProof/>
              <w:color w:val="000000" w:themeColor="text1"/>
              <w:highlight w:val="yellow"/>
            </w:rPr>
            <w:fldChar w:fldCharType="end"/>
          </w:r>
        </w:sdtContent>
      </w:sdt>
      <w:r w:rsidR="007A698F" w:rsidRPr="001C25EA">
        <w:rPr>
          <w:color w:val="000000" w:themeColor="text1"/>
          <w:highlight w:val="yellow"/>
        </w:rPr>
        <w:t xml:space="preserve"> </w:t>
      </w:r>
      <w:r w:rsidR="00122EF7" w:rsidRPr="001C25EA">
        <w:rPr>
          <w:color w:val="000000" w:themeColor="text1"/>
          <w:highlight w:val="yellow"/>
        </w:rPr>
        <w:t>and</w:t>
      </w:r>
      <w:r w:rsidR="00253F90" w:rsidRPr="001C25EA">
        <w:rPr>
          <w:color w:val="000000" w:themeColor="text1"/>
          <w:highlight w:val="yellow"/>
        </w:rPr>
        <w:t xml:space="preserve"> </w:t>
      </w:r>
      <w:r w:rsidR="00FF4C1D" w:rsidRPr="001C25EA">
        <w:rPr>
          <w:color w:val="000000" w:themeColor="text1"/>
          <w:highlight w:val="yellow"/>
        </w:rPr>
        <w:t>intent classification</w:t>
      </w:r>
      <w:r w:rsidR="00867682" w:rsidRPr="001C25EA">
        <w:rPr>
          <w:color w:val="000000" w:themeColor="text1"/>
          <w:highlight w:val="yellow"/>
        </w:rPr>
        <w:t xml:space="preserve"> </w:t>
      </w:r>
      <w:sdt>
        <w:sdtPr>
          <w:rPr>
            <w:color w:val="000000" w:themeColor="text1"/>
            <w:highlight w:val="yellow"/>
          </w:rPr>
          <w:alias w:val="To edit, see citavi.com/edit"/>
          <w:tag w:val="CitaviPlaceholder#25c7ef07-0699-434c-86b3-50b6501c3d9b"/>
          <w:id w:val="-206954894"/>
          <w:placeholder>
            <w:docPart w:val="DefaultPlaceholder_-1854013440"/>
          </w:placeholder>
        </w:sdtPr>
        <w:sdtEndPr/>
        <w:sdtContent>
          <w:r w:rsidR="00867682" w:rsidRPr="001C25EA">
            <w:rPr>
              <w:noProof/>
              <w:color w:val="000000" w:themeColor="text1"/>
              <w:highlight w:val="yellow"/>
            </w:rPr>
            <w:fldChar w:fldCharType="begin"/>
          </w:r>
          <w:r w:rsidR="00014A62" w:rsidRPr="001C25EA">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GNmNzgyLTM1ZmYtNDczNS1hNWExLTZiZmU2NzYzYTgxNi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5VDE0OjQ3OjQy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jVjN2VmMDctMDY5OS00MzRjLTg2YjMtNTBiNjUwMWMzZDliIiwiVGV4dCI6IihDaGVuIGV0IGFsLiwgMjAxOSkiLCJXQUlWZXJzaW9uIjoiNi41LjAuMCJ9}</w:instrText>
          </w:r>
          <w:r w:rsidR="00867682" w:rsidRPr="001C25EA">
            <w:rPr>
              <w:noProof/>
              <w:color w:val="000000" w:themeColor="text1"/>
              <w:highlight w:val="yellow"/>
            </w:rPr>
            <w:fldChar w:fldCharType="separate"/>
          </w:r>
          <w:r w:rsidR="00014A62" w:rsidRPr="001C25EA">
            <w:rPr>
              <w:noProof/>
              <w:color w:val="000000" w:themeColor="text1"/>
              <w:highlight w:val="yellow"/>
            </w:rPr>
            <w:t>(Chen et al., 2019)</w:t>
          </w:r>
          <w:r w:rsidR="00867682" w:rsidRPr="001C25EA">
            <w:rPr>
              <w:noProof/>
              <w:color w:val="000000" w:themeColor="text1"/>
              <w:highlight w:val="yellow"/>
            </w:rPr>
            <w:fldChar w:fldCharType="end"/>
          </w:r>
        </w:sdtContent>
      </w:sdt>
      <w:r w:rsidR="00FF4C1D" w:rsidRPr="001C25EA">
        <w:rPr>
          <w:color w:val="000000" w:themeColor="text1"/>
          <w:highlight w:val="yellow"/>
        </w:rPr>
        <w:t>.</w:t>
      </w:r>
      <w:r w:rsidR="00FF4C1D" w:rsidRPr="001329DF">
        <w:rPr>
          <w:color w:val="000000" w:themeColor="text1"/>
        </w:rPr>
        <w:t xml:space="preserve"> </w:t>
      </w:r>
    </w:p>
    <w:p w14:paraId="3EFF4D37" w14:textId="77777777" w:rsidR="00E94775" w:rsidRDefault="008A25E6" w:rsidP="00870570">
      <w:pPr>
        <w:pStyle w:val="Folgeabsatz"/>
      </w:pPr>
      <w:r>
        <w:t>As mentioned before</w:t>
      </w:r>
      <w:r w:rsidR="00053C8C">
        <w:t>, many CAs are applied in specific domains</w:t>
      </w:r>
      <w:r w:rsidR="00B55912">
        <w:t xml:space="preserve"> and thus </w:t>
      </w:r>
      <w:r w:rsidR="00053C8C">
        <w:t xml:space="preserve">encounter domain specific user </w:t>
      </w:r>
      <w:r w:rsidR="00B55912">
        <w:t>requests</w:t>
      </w:r>
      <w:r w:rsidR="00053C8C">
        <w:t xml:space="preserve">. </w:t>
      </w:r>
    </w:p>
    <w:p w14:paraId="7A18C81C" w14:textId="39C54C8B" w:rsidR="00E94775" w:rsidRPr="00E94775" w:rsidRDefault="00E94775" w:rsidP="00E94775">
      <w:pPr>
        <w:spacing w:after="120" w:line="240" w:lineRule="auto"/>
        <w:jc w:val="left"/>
        <w:rPr>
          <w:rFonts w:ascii="Segoe UI" w:hAnsi="Segoe UI" w:cs="Segoe UI"/>
          <w:sz w:val="18"/>
          <w:szCs w:val="18"/>
          <w:lang w:val="de-DE" w:eastAsia="en-US"/>
        </w:rPr>
      </w:pPr>
      <w:r w:rsidRPr="00E94775">
        <w:rPr>
          <w:rFonts w:ascii="Segoe UI" w:hAnsi="Segoe UI" w:cs="Segoe UI"/>
          <w:sz w:val="18"/>
          <w:szCs w:val="18"/>
          <w:highlight w:val="green"/>
          <w:lang w:val="en-US" w:eastAsia="en-US"/>
        </w:rPr>
        <w:t xml:space="preserve">Although pre-training on general corpora enables </w:t>
      </w:r>
      <w:proofErr w:type="spellStart"/>
      <w:r w:rsidRPr="00E94775">
        <w:rPr>
          <w:rFonts w:ascii="Segoe UI" w:hAnsi="Segoe UI" w:cs="Segoe UI"/>
          <w:sz w:val="18"/>
          <w:szCs w:val="18"/>
          <w:highlight w:val="green"/>
          <w:lang w:val="en-US" w:eastAsia="en-US"/>
        </w:rPr>
        <w:t>PrLMs</w:t>
      </w:r>
      <w:proofErr w:type="spellEnd"/>
      <w:r w:rsidRPr="00E94775">
        <w:rPr>
          <w:rFonts w:ascii="Segoe UI" w:hAnsi="Segoe UI" w:cs="Segoe UI"/>
          <w:sz w:val="18"/>
          <w:szCs w:val="18"/>
          <w:highlight w:val="green"/>
          <w:lang w:val="en-US" w:eastAsia="en-US"/>
        </w:rPr>
        <w:t xml:space="preserve"> to learn universal language representations, it still has limitations if task datasets are too focused on a certain domain (Whang et al. 2019), which cannot be sufficiently and accurately covered by the learned universal language represent </w:t>
      </w:r>
      <w:r w:rsidRPr="00E94775">
        <w:rPr>
          <w:rFonts w:ascii="Segoe UI" w:hAnsi="Segoe UI" w:cs="Segoe UI"/>
          <w:sz w:val="18"/>
          <w:szCs w:val="18"/>
          <w:highlight w:val="green"/>
          <w:lang w:val="en-US" w:eastAsia="en-US"/>
        </w:rPr>
        <w:sym w:font="Wingdings" w:char="F0E0"/>
      </w:r>
      <w:r w:rsidRPr="00E94775">
        <w:rPr>
          <w:rFonts w:ascii="Segoe UI" w:hAnsi="Segoe UI" w:cs="Segoe UI"/>
          <w:sz w:val="18"/>
          <w:szCs w:val="18"/>
          <w:highlight w:val="green"/>
          <w:lang w:val="en-US" w:eastAsia="en-US"/>
        </w:rPr>
        <w:t xml:space="preserve"> </w:t>
      </w:r>
      <w:proofErr w:type="spellStart"/>
      <w:r w:rsidRPr="00E94775">
        <w:rPr>
          <w:rFonts w:ascii="Segoe UI" w:hAnsi="Segoe UI" w:cs="Segoe UI"/>
          <w:sz w:val="18"/>
          <w:szCs w:val="18"/>
          <w:highlight w:val="green"/>
          <w:lang w:val="en-US" w:eastAsia="en-US"/>
        </w:rPr>
        <w:t>evtl</w:t>
      </w:r>
      <w:proofErr w:type="spellEnd"/>
      <w:r w:rsidRPr="00E94775">
        <w:rPr>
          <w:rFonts w:ascii="Segoe UI" w:hAnsi="Segoe UI" w:cs="Segoe UI"/>
          <w:sz w:val="18"/>
          <w:szCs w:val="18"/>
          <w:highlight w:val="green"/>
          <w:lang w:val="en-US" w:eastAsia="en-US"/>
        </w:rPr>
        <w:t xml:space="preserve">. </w:t>
      </w:r>
      <w:proofErr w:type="spellStart"/>
      <w:r w:rsidRPr="00E94775">
        <w:rPr>
          <w:rFonts w:ascii="Segoe UI" w:hAnsi="Segoe UI" w:cs="Segoe UI"/>
          <w:sz w:val="18"/>
          <w:szCs w:val="18"/>
          <w:highlight w:val="green"/>
          <w:lang w:val="en-US" w:eastAsia="en-US"/>
        </w:rPr>
        <w:t>integrieren</w:t>
      </w:r>
      <w:proofErr w:type="spellEnd"/>
    </w:p>
    <w:p w14:paraId="6B9B82A0" w14:textId="63421B28" w:rsidR="005529CF" w:rsidRDefault="001F3F36" w:rsidP="00870570">
      <w:pPr>
        <w:pStyle w:val="Folgeabsatz"/>
      </w:pPr>
      <w:r>
        <w:t xml:space="preserve">However, </w:t>
      </w:r>
      <w:r w:rsidR="00320AF4">
        <w:t xml:space="preserve">a recurring limitation of </w:t>
      </w:r>
      <w:r>
        <w:t xml:space="preserve">BERT </w:t>
      </w:r>
      <w:r w:rsidR="00320AF4">
        <w:t xml:space="preserve">in literature is its </w:t>
      </w:r>
      <w:r w:rsidR="00500E8A">
        <w:t>lack</w:t>
      </w:r>
      <w:r>
        <w:t xml:space="preserve"> </w:t>
      </w:r>
      <w:r w:rsidR="00320AF4">
        <w:t xml:space="preserve">of domain </w:t>
      </w:r>
      <w:r>
        <w:t>specific knowledge</w:t>
      </w:r>
      <w:r w:rsidR="008A25E6">
        <w:t xml:space="preserve"> </w:t>
      </w:r>
      <w:r w:rsidR="0017004E">
        <w:t xml:space="preserve">due to pretraining being performed only on general text data. This can lead to </w:t>
      </w:r>
      <w:r w:rsidR="00B55912">
        <w:t>performance</w:t>
      </w:r>
      <w:r w:rsidR="003F185E">
        <w:t xml:space="preserve"> loss</w:t>
      </w:r>
      <w:r w:rsidR="00B55912">
        <w:t xml:space="preserve"> </w:t>
      </w:r>
      <w:r w:rsidR="00483EB0">
        <w:t>on</w:t>
      </w:r>
      <w:r w:rsidR="00B55912">
        <w:t xml:space="preserve"> </w:t>
      </w:r>
      <w:r w:rsidR="00D51EA3">
        <w:t>downstream tasks</w:t>
      </w:r>
      <w:r w:rsidR="00483EB0">
        <w:t xml:space="preserve">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5VDE0OjQ3OjQy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NDdjZDE3ZWYtMGViZS00NjM3LWEyNGEtMjk2YTRhZDM2NDBhIiwiVGV4dCI6IihHdXJ1cmFuZ2FuIGV0IGFsLiwgMjAyMCkiLCJXQUlWZXJzaW9uIjoiNi41LjAuMCJ9}</w:instrText>
          </w:r>
          <w:r w:rsidR="004413DE">
            <w:rPr>
              <w:noProof/>
            </w:rPr>
            <w:fldChar w:fldCharType="separate"/>
          </w:r>
          <w:r w:rsidR="00014A62">
            <w:rPr>
              <w:noProof/>
            </w:rPr>
            <w:t>(Gururangan et al., 2020)</w:t>
          </w:r>
          <w:r w:rsidR="004413DE">
            <w:rPr>
              <w:noProof/>
            </w:rPr>
            <w:fldChar w:fldCharType="end"/>
          </w:r>
        </w:sdtContent>
      </w:sdt>
      <w:r w:rsidR="00D51EA3">
        <w:t xml:space="preserve">, and </w:t>
      </w:r>
      <w:r w:rsidR="00E70205">
        <w:t>thus</w:t>
      </w:r>
      <w:r w:rsidR="00D51EA3">
        <w:t xml:space="preserve"> emphasizes the need to </w:t>
      </w:r>
      <w:r w:rsidR="003E5E23">
        <w:t>modify</w:t>
      </w:r>
      <w:r w:rsidR="00D51EA3">
        <w:t xml:space="preserve"> BERT for the desired domain.</w:t>
      </w:r>
    </w:p>
    <w:p w14:paraId="558B1C4E" w14:textId="38B9E434" w:rsidR="00B54959" w:rsidRDefault="008535AB" w:rsidP="00501BF1">
      <w:pPr>
        <w:pStyle w:val="Folgeabsatz"/>
      </w:pPr>
      <w:r>
        <w:t>Proceeding from these latest developments and findings</w:t>
      </w:r>
      <w:r w:rsidR="00B925A1">
        <w:t>, this</w:t>
      </w:r>
      <w:r w:rsidR="00AB6BDC">
        <w:t xml:space="preserve"> bachelor thesis deals with the adaptation of BERT for </w:t>
      </w:r>
      <w:r w:rsidR="00233B32">
        <w:t>one</w:t>
      </w:r>
      <w:r w:rsidR="00964D36">
        <w:t xml:space="preserve"> particular domain</w:t>
      </w:r>
      <w:r w:rsidR="00233B32">
        <w:t xml:space="preserve">, </w:t>
      </w:r>
      <w:r w:rsidR="00125895">
        <w:t xml:space="preserve">i.e., </w:t>
      </w:r>
      <w:r w:rsidR="00233B32">
        <w:t>the domain of cooking</w:t>
      </w:r>
      <w:r w:rsidR="00125895">
        <w:t xml:space="preserve">, </w:t>
      </w:r>
      <w:r w:rsidR="00EE01E9">
        <w:t>aiming to provide</w:t>
      </w:r>
      <w:r w:rsidR="002C5764">
        <w:t xml:space="preserve"> a </w:t>
      </w:r>
      <w:r w:rsidR="00894D23">
        <w:t xml:space="preserve">domain specific </w:t>
      </w:r>
      <w:r w:rsidR="002C5764">
        <w:t xml:space="preserve">model that can be </w:t>
      </w:r>
      <w:r w:rsidR="00D97EA3">
        <w:t>applied for</w:t>
      </w:r>
      <w:r w:rsidR="0063710D">
        <w:t xml:space="preserve"> various </w:t>
      </w:r>
      <w:r w:rsidR="002C5764">
        <w:t xml:space="preserve">natural language understanding (NLU) tasks </w:t>
      </w:r>
      <w:r w:rsidR="0063710D">
        <w:t xml:space="preserve">of </w:t>
      </w:r>
      <w:r w:rsidR="005436FB">
        <w:t>CAs</w:t>
      </w:r>
      <w:r w:rsidR="00894D23">
        <w:t xml:space="preserve"> for the kitchen.</w:t>
      </w:r>
      <w:r w:rsidR="0063710D">
        <w:t xml:space="preserve"> </w:t>
      </w:r>
      <w:r w:rsidR="00892E6F">
        <w:t xml:space="preserve">The cooking domain is believed to be a pertinent context for </w:t>
      </w:r>
      <w:r w:rsidR="0022592C">
        <w:t>multiple</w:t>
      </w:r>
      <w:r w:rsidR="00892E6F">
        <w:t xml:space="preserve"> reasons</w:t>
      </w:r>
      <w:r w:rsidR="00501BF1">
        <w:t xml:space="preserve">. First, </w:t>
      </w:r>
      <w:r w:rsidR="00486A7F">
        <w:t>c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6D22BA" w:rsidRPr="00855FAC">
        <w:rPr>
          <w:highlight w:val="yellow"/>
        </w:rPr>
        <w:t>Another reason is the arguably strong demand for CAs in the kitchen, as</w:t>
      </w:r>
      <w:r w:rsidR="00486A7F" w:rsidRPr="00855FAC">
        <w:rPr>
          <w:highlight w:val="yellow"/>
        </w:rPr>
        <w:t xml:space="preserve"> </w:t>
      </w:r>
      <w:r w:rsidR="00D07CDD" w:rsidRPr="00855FAC">
        <w:rPr>
          <w:highlight w:val="yellow"/>
        </w:rPr>
        <w:t xml:space="preserve">Google </w:t>
      </w:r>
      <w:r w:rsidR="00E77E9E" w:rsidRPr="00855FAC">
        <w:rPr>
          <w:highlight w:val="yellow"/>
        </w:rPr>
        <w:t>Home Devices were</w:t>
      </w:r>
      <w:r w:rsidR="00D07CDD" w:rsidRPr="00855FAC">
        <w:rPr>
          <w:highlight w:val="yellow"/>
        </w:rPr>
        <w:t xml:space="preserve"> used for more than 16 million recipes in 2018</w:t>
      </w:r>
      <w:r w:rsidR="00435058" w:rsidRPr="00855FAC">
        <w:rPr>
          <w:highlight w:val="yellow"/>
        </w:rPr>
        <w:t>th</w:t>
      </w:r>
      <w:r w:rsidR="00D07CDD" w:rsidRPr="00855FAC">
        <w:rPr>
          <w:highlight w:val="yellow"/>
        </w:rPr>
        <w:t xml:space="preserve"> holiday season</w:t>
      </w:r>
      <w:r w:rsidR="00435058" w:rsidRPr="00855FAC">
        <w:rPr>
          <w:highlight w:val="yellow"/>
        </w:rPr>
        <w:t xml:space="preserve">, </w:t>
      </w:r>
      <w:r w:rsidR="00E77E9E" w:rsidRPr="00855FAC">
        <w:rPr>
          <w:highlight w:val="yellow"/>
        </w:rPr>
        <w:t>passing</w:t>
      </w:r>
      <w:r w:rsidR="00D07CDD" w:rsidRPr="00855FAC">
        <w:rPr>
          <w:highlight w:val="yellow"/>
        </w:rPr>
        <w:t xml:space="preserve"> one million on Christmas day alone</w:t>
      </w:r>
      <w:r w:rsidR="00E77E9E" w:rsidRPr="00855FAC">
        <w:rPr>
          <w:highlight w:val="yellow"/>
        </w:rPr>
        <w:t xml:space="preserve"> </w:t>
      </w:r>
      <w:sdt>
        <w:sdtPr>
          <w:rPr>
            <w:highlight w:val="yellow"/>
          </w:rPr>
          <w:alias w:val="To edit, see citavi.com/edit"/>
          <w:tag w:val="CitaviPlaceholder#b2c194ea-fb97-4feb-addc-c2bb1acb5797"/>
          <w:id w:val="1972697358"/>
          <w:placeholder>
            <w:docPart w:val="DefaultPlaceholder_-1854013440"/>
          </w:placeholder>
        </w:sdtPr>
        <w:sdtEndPr/>
        <w:sdtContent>
          <w:r w:rsidR="00E77E9E" w:rsidRPr="00855FAC">
            <w:rPr>
              <w:noProof/>
              <w:highlight w:val="yellow"/>
            </w:rPr>
            <w:fldChar w:fldCharType="begin"/>
          </w:r>
          <w:r w:rsidR="007C6DA9" w:rsidRPr="00855FAC">
            <w:rPr>
              <w:noProof/>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FoiLCJNb2RpZmllZEJ5IjoiX1Bhc2NoIiwiSWQiOiI1NDMyOTJiZS04NmVmLTRjYzMtYjBlNy00NWI4N2RmNzU2YmYiLCJNb2RpZmllZE9uIjoiMjAyMi0wMi0xOVQxNToyODoxMFoiLCJQcm9qZWN0Ijp7IiRpZCI6IjUiLCIkdHlwZSI6IlN3aXNzQWNhZGVtaWMuQ2l0YXZpLlByb2plY3QsIFN3aXNzQWNhZGVtaWMuQ2l0YXZpIn19XSwiQ2l0YXRpb25LZXlVcGRhdGVUeXBlIjowLCJDb2xsYWJvcmF0b3JzIjpbXSwiRGF0ZSI6IjA3LjAx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}</w:instrText>
          </w:r>
          <w:r w:rsidR="00E77E9E" w:rsidRPr="00855FAC">
            <w:rPr>
              <w:noProof/>
              <w:highlight w:val="yellow"/>
            </w:rPr>
            <w:fldChar w:fldCharType="separate"/>
          </w:r>
          <w:r w:rsidR="007C6DA9" w:rsidRPr="00855FAC">
            <w:rPr>
              <w:noProof/>
              <w:highlight w:val="yellow"/>
            </w:rPr>
            <w:t>(Huffman, 2019)</w:t>
          </w:r>
          <w:r w:rsidR="00E77E9E" w:rsidRPr="00855FAC">
            <w:rPr>
              <w:noProof/>
              <w:highlight w:val="yellow"/>
            </w:rPr>
            <w:fldChar w:fldCharType="end"/>
          </w:r>
        </w:sdtContent>
      </w:sdt>
      <w:r w:rsidR="00855FAC">
        <w:rPr>
          <w:highlight w:val="yellow"/>
        </w:rPr>
        <w:t xml:space="preserve"> </w:t>
      </w:r>
      <w:r w:rsidR="00855FAC" w:rsidRPr="00855FAC">
        <w:rPr>
          <w:highlight w:val="yellow"/>
        </w:rPr>
        <w:sym w:font="Wingdings" w:char="F0E0"/>
      </w:r>
      <w:r w:rsidR="00855FAC">
        <w:rPr>
          <w:highlight w:val="yellow"/>
        </w:rPr>
        <w:t xml:space="preserve"> </w:t>
      </w:r>
      <w:proofErr w:type="spellStart"/>
      <w:r w:rsidR="00855FAC">
        <w:rPr>
          <w:highlight w:val="yellow"/>
        </w:rPr>
        <w:t>Evtl</w:t>
      </w:r>
      <w:proofErr w:type="spellEnd"/>
      <w:r w:rsidR="00855FAC">
        <w:rPr>
          <w:highlight w:val="yellow"/>
        </w:rPr>
        <w:t xml:space="preserve">. </w:t>
      </w:r>
      <w:proofErr w:type="spellStart"/>
      <w:r w:rsidR="00855FAC">
        <w:rPr>
          <w:highlight w:val="yellow"/>
        </w:rPr>
        <w:t>Durch</w:t>
      </w:r>
      <w:proofErr w:type="spellEnd"/>
      <w:r w:rsidR="00855FAC">
        <w:rPr>
          <w:highlight w:val="yellow"/>
        </w:rPr>
        <w:t xml:space="preserve"> Argument </w:t>
      </w:r>
      <w:proofErr w:type="spellStart"/>
      <w:r w:rsidR="00855FAC">
        <w:rPr>
          <w:highlight w:val="yellow"/>
        </w:rPr>
        <w:t>austauschen</w:t>
      </w:r>
      <w:proofErr w:type="spellEnd"/>
      <w:r w:rsidR="00855FAC">
        <w:rPr>
          <w:highlight w:val="yellow"/>
        </w:rPr>
        <w:t xml:space="preserve">, </w:t>
      </w:r>
      <w:proofErr w:type="spellStart"/>
      <w:r w:rsidR="00855FAC">
        <w:rPr>
          <w:highlight w:val="yellow"/>
        </w:rPr>
        <w:t>dass</w:t>
      </w:r>
      <w:proofErr w:type="spellEnd"/>
      <w:r w:rsidR="00855FAC">
        <w:rPr>
          <w:highlight w:val="yellow"/>
        </w:rPr>
        <w:t xml:space="preserve"> in </w:t>
      </w:r>
      <w:proofErr w:type="spellStart"/>
      <w:r w:rsidR="00855FAC">
        <w:rPr>
          <w:highlight w:val="yellow"/>
        </w:rPr>
        <w:t>letzter</w:t>
      </w:r>
      <w:proofErr w:type="spellEnd"/>
      <w:r w:rsidR="00855FAC">
        <w:rPr>
          <w:highlight w:val="yellow"/>
        </w:rPr>
        <w:t xml:space="preserve"> Zeit </w:t>
      </w:r>
      <w:proofErr w:type="spellStart"/>
      <w:r w:rsidR="00855FAC">
        <w:rPr>
          <w:highlight w:val="yellow"/>
        </w:rPr>
        <w:t>verstärkt</w:t>
      </w:r>
      <w:proofErr w:type="spellEnd"/>
      <w:r w:rsidR="00855FAC">
        <w:rPr>
          <w:highlight w:val="yellow"/>
        </w:rPr>
        <w:t xml:space="preserve"> research </w:t>
      </w:r>
      <w:proofErr w:type="spellStart"/>
      <w:r w:rsidR="00855FAC">
        <w:rPr>
          <w:highlight w:val="yellow"/>
        </w:rPr>
        <w:t>bzgl</w:t>
      </w:r>
      <w:proofErr w:type="spellEnd"/>
      <w:r w:rsidR="00855FAC">
        <w:rPr>
          <w:highlight w:val="yellow"/>
        </w:rPr>
        <w:t xml:space="preserve">. Conversational search in der </w:t>
      </w:r>
      <w:proofErr w:type="spellStart"/>
      <w:r w:rsidR="00855FAC">
        <w:rPr>
          <w:highlight w:val="yellow"/>
        </w:rPr>
        <w:t>Küche</w:t>
      </w:r>
      <w:proofErr w:type="spellEnd"/>
      <w:r w:rsidR="00855FAC">
        <w:rPr>
          <w:highlight w:val="yellow"/>
        </w:rPr>
        <w:t xml:space="preserve"> </w:t>
      </w:r>
      <w:proofErr w:type="spellStart"/>
      <w:r w:rsidR="00855FAC">
        <w:rPr>
          <w:highlight w:val="yellow"/>
        </w:rPr>
        <w:t>getätigt</w:t>
      </w:r>
      <w:proofErr w:type="spellEnd"/>
      <w:r w:rsidR="00855FAC">
        <w:rPr>
          <w:highlight w:val="yellow"/>
        </w:rPr>
        <w:t xml:space="preserve"> </w:t>
      </w:r>
      <w:proofErr w:type="spellStart"/>
      <w:r w:rsidR="00855FAC">
        <w:rPr>
          <w:highlight w:val="yellow"/>
        </w:rPr>
        <w:t>wurde</w:t>
      </w:r>
      <w:proofErr w:type="spellEnd"/>
      <w:r w:rsidR="00D07CDD" w:rsidRPr="00855FAC">
        <w:rPr>
          <w:highlight w:val="yellow"/>
        </w:rPr>
        <w:t>.</w:t>
      </w:r>
      <w:r w:rsidR="00855FAC">
        <w:t xml:space="preserve"> </w:t>
      </w:r>
      <w:r w:rsidR="00D07CDD">
        <w:t xml:space="preserve"> </w:t>
      </w:r>
      <w:r w:rsidR="00BF16C2">
        <w:t>Additionally</w:t>
      </w:r>
      <w:r w:rsidR="000F6008">
        <w:t xml:space="preserve">, </w:t>
      </w:r>
      <w:r w:rsidR="00686905">
        <w:t xml:space="preserve">it has been argued in the past, that </w:t>
      </w:r>
      <w:r w:rsidR="000F6008">
        <w:t>aiding in the kitchen (e. g. via recipe recommendation</w:t>
      </w:r>
      <w:r w:rsidR="00686905">
        <w:t xml:space="preserve">s) </w:t>
      </w:r>
      <w:r w:rsidR="000F6008">
        <w:t xml:space="preserve">could potentially lower </w:t>
      </w:r>
      <w:r w:rsidR="000F6008">
        <w:lastRenderedPageBreak/>
        <w:t>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ItMTlUMTQ6NDc6N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Pr>
              <w:noProof/>
            </w:rPr>
            <w:fldChar w:fldCharType="separate"/>
          </w:r>
          <w:r w:rsidR="00014A62">
            <w:rPr>
              <w:noProof/>
            </w:rPr>
            <w:t>(Elsweiler et al., 2015; Elsweiler et al., 2017; Freyne &amp; Berkovsky, 2010)</w:t>
          </w:r>
          <w:r w:rsidR="009646B0">
            <w:rPr>
              <w:noProof/>
            </w:rPr>
            <w:fldChar w:fldCharType="end"/>
          </w:r>
        </w:sdtContent>
      </w:sdt>
      <w:r w:rsidR="00E83D26">
        <w:t>.</w:t>
      </w:r>
    </w:p>
    <w:p w14:paraId="2AD5BD73" w14:textId="1071AF33" w:rsidR="00252C96" w:rsidRDefault="006F635B" w:rsidP="00B04DC4">
      <w:pPr>
        <w:pStyle w:val="Folgeabsatz"/>
      </w:pPr>
      <w:r>
        <w:t xml:space="preserve">By </w:t>
      </w:r>
      <w:r w:rsidR="00124083">
        <w:t xml:space="preserve">adapting BERT to the specific domain of cooking, </w:t>
      </w:r>
      <w:r w:rsidR="00A91CDC">
        <w:t>it is</w:t>
      </w:r>
      <w:r w:rsidR="00C84462">
        <w:t xml:space="preserve"> hope</w:t>
      </w:r>
      <w:r w:rsidR="00A91CDC">
        <w:t>d</w:t>
      </w:r>
      <w:r w:rsidR="00C84462">
        <w:t xml:space="preserve"> to </w:t>
      </w:r>
      <w:r w:rsidR="004717DA">
        <w:t xml:space="preserve">improve </w:t>
      </w:r>
      <w:r w:rsidR="00D97EA3">
        <w:t>its</w:t>
      </w:r>
      <w:r w:rsidR="004717DA">
        <w:t xml:space="preserve"> </w:t>
      </w:r>
      <w:r w:rsidR="00D97EA3">
        <w:t xml:space="preserve">natural language understanding </w:t>
      </w:r>
      <w:r w:rsidR="004717DA">
        <w:t xml:space="preserve">of </w:t>
      </w:r>
      <w:r w:rsidR="00D97EA3">
        <w:t>this domain</w:t>
      </w:r>
      <w:r w:rsidR="004717DA">
        <w:t xml:space="preserve">. </w:t>
      </w:r>
      <w:r w:rsidR="00D97EA3">
        <w:t xml:space="preserve">Therefore, the model is evaluated for several </w:t>
      </w:r>
      <w:r w:rsidR="0006177F">
        <w:t xml:space="preserve">CA relevant downstream tasks, including named entity recognition (NER), intent classification and question answering (in the sense of answer span extraction). </w:t>
      </w:r>
      <w:r w:rsidR="00B04DC4">
        <w:t xml:space="preserve">Being able to improve the performance of the BERT model for </w:t>
      </w:r>
      <w:r w:rsidR="00386C07">
        <w:t>such</w:t>
      </w:r>
      <w:r w:rsidR="00B04DC4">
        <w:t xml:space="preserve"> tasks can be a crucial step towards building a sophisticated </w:t>
      </w:r>
      <w:r w:rsidR="00962B24">
        <w:t>CA</w:t>
      </w:r>
      <w:r w:rsidR="00B04DC4">
        <w:t xml:space="preserve"> for the kitchen. </w:t>
      </w:r>
    </w:p>
    <w:p w14:paraId="089BED6E" w14:textId="1E4BD15B" w:rsidR="00D02DD2" w:rsidRDefault="00D02DD2" w:rsidP="00D02DD2">
      <w:pPr>
        <w:pStyle w:val="Folgeabsatz"/>
        <w:ind w:firstLine="0"/>
      </w:pPr>
    </w:p>
    <w:p w14:paraId="5DAB5896" w14:textId="77777777" w:rsidR="00700BF6" w:rsidRPr="006F635B" w:rsidRDefault="00700BF6" w:rsidP="00D02DD2">
      <w:pPr>
        <w:pStyle w:val="Folgeabsatz"/>
        <w:ind w:firstLine="0"/>
      </w:pPr>
    </w:p>
    <w:p w14:paraId="4EB24C1F" w14:textId="6926CD22" w:rsidR="009D5B18" w:rsidRDefault="00E75CB9" w:rsidP="005E3F17">
      <w:pPr>
        <w:pStyle w:val="Folgeabsatz"/>
        <w:ind w:firstLine="0"/>
      </w:pPr>
      <w:r>
        <w:t xml:space="preserve">… </w:t>
      </w:r>
    </w:p>
    <w:p w14:paraId="2A1D3D95" w14:textId="77777777" w:rsidR="009D5B18" w:rsidRDefault="009D5B18" w:rsidP="005E3F17">
      <w:pPr>
        <w:pStyle w:val="Folgeabsatz"/>
        <w:ind w:firstLine="0"/>
      </w:pPr>
    </w:p>
    <w:p w14:paraId="2774BDFF" w14:textId="761AD421" w:rsidR="005E3F17" w:rsidRDefault="005E3F17" w:rsidP="005E3F17">
      <w:pPr>
        <w:pStyle w:val="Folgeabsatz"/>
        <w:ind w:firstLine="0"/>
      </w:pPr>
      <w:r>
        <w:t>The adaption of BERT on cooking domain is aiming to create a model that is applicable for various NLU tasks of future potential conversational agents for the kitchen. The performance of the model is thus evaluated on/ against a variety of downstream tasks relevant to conversational agents. The thesis aims to answer the underlying research question that is:</w:t>
      </w:r>
    </w:p>
    <w:p w14:paraId="78C2ADFD" w14:textId="6BB2417A" w:rsidR="005E3F17" w:rsidRDefault="005E3F17" w:rsidP="005E3F17">
      <w:pPr>
        <w:pStyle w:val="Blockzitat"/>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3086E3F3" w14:textId="2AF10179" w:rsidR="00225252" w:rsidRDefault="00225252" w:rsidP="00225252">
      <w:pPr>
        <w:pStyle w:val="Blockzitat"/>
        <w:ind w:left="0"/>
        <w:rPr>
          <w:b/>
          <w:bCs/>
          <w:i/>
          <w:iCs/>
        </w:rPr>
      </w:pPr>
    </w:p>
    <w:p w14:paraId="7AD258DE" w14:textId="1F1AF24F" w:rsidR="00225252" w:rsidRPr="005E3F17" w:rsidRDefault="00225252" w:rsidP="00225252">
      <w:pPr>
        <w:pStyle w:val="Blockzitat"/>
        <w:numPr>
          <w:ilvl w:val="0"/>
          <w:numId w:val="37"/>
        </w:numPr>
        <w:rPr>
          <w:b/>
          <w:bCs/>
          <w:i/>
          <w:iCs/>
        </w:rPr>
      </w:pPr>
      <w:r>
        <w:rPr>
          <w:b/>
          <w:bCs/>
          <w:i/>
          <w:iCs/>
        </w:rPr>
        <w:t>RQ am Ende der Literature review.</w:t>
      </w:r>
    </w:p>
    <w:p w14:paraId="7E48F8E2" w14:textId="77777777" w:rsidR="005E3F17" w:rsidRDefault="005E3F17" w:rsidP="005E3F17">
      <w:pPr>
        <w:pStyle w:val="Folgeabsatz"/>
        <w:ind w:firstLine="0"/>
      </w:pPr>
    </w:p>
    <w:p w14:paraId="10987D7A" w14:textId="77777777" w:rsidR="00A70282" w:rsidRPr="00802DCD" w:rsidRDefault="00A70282" w:rsidP="00A70282">
      <w:pPr>
        <w:pStyle w:val="Folgeabsatz"/>
        <w:numPr>
          <w:ilvl w:val="0"/>
          <w:numId w:val="37"/>
        </w:numPr>
        <w:rPr>
          <w:color w:val="FFC000"/>
        </w:rPr>
      </w:pPr>
      <w:r w:rsidRPr="00802DCD">
        <w:rPr>
          <w:color w:val="FFC000"/>
        </w:rPr>
        <w:t xml:space="preserve">Slot filling und NER </w:t>
      </w:r>
      <w:proofErr w:type="spellStart"/>
      <w:r w:rsidRPr="00802DCD">
        <w:rPr>
          <w:color w:val="FFC000"/>
        </w:rPr>
        <w:t>sind</w:t>
      </w:r>
      <w:proofErr w:type="spellEnd"/>
      <w:r w:rsidRPr="00802DCD">
        <w:rPr>
          <w:color w:val="FFC000"/>
        </w:rPr>
        <w:t xml:space="preserve"> </w:t>
      </w:r>
      <w:proofErr w:type="spellStart"/>
      <w:r w:rsidRPr="00802DCD">
        <w:rPr>
          <w:color w:val="FFC000"/>
        </w:rPr>
        <w:t>beides</w:t>
      </w:r>
      <w:proofErr w:type="spellEnd"/>
      <w:r w:rsidRPr="00802DCD">
        <w:rPr>
          <w:color w:val="FFC000"/>
        </w:rPr>
        <w:t xml:space="preserve"> sequence labelling tasks und an </w:t>
      </w:r>
      <w:proofErr w:type="spellStart"/>
      <w:r w:rsidRPr="00802DCD">
        <w:rPr>
          <w:color w:val="FFC000"/>
        </w:rPr>
        <w:t>sich</w:t>
      </w:r>
      <w:proofErr w:type="spellEnd"/>
      <w:r w:rsidRPr="00802DCD">
        <w:rPr>
          <w:color w:val="FFC000"/>
        </w:rPr>
        <w:t xml:space="preserve"> </w:t>
      </w:r>
      <w:proofErr w:type="spellStart"/>
      <w:r w:rsidRPr="00802DCD">
        <w:rPr>
          <w:color w:val="FFC000"/>
        </w:rPr>
        <w:t>sehr</w:t>
      </w:r>
      <w:proofErr w:type="spellEnd"/>
      <w:r w:rsidRPr="00802DCD">
        <w:rPr>
          <w:color w:val="FFC000"/>
        </w:rPr>
        <w:t xml:space="preserve"> </w:t>
      </w:r>
      <w:proofErr w:type="spellStart"/>
      <w:r w:rsidRPr="00802DCD">
        <w:rPr>
          <w:color w:val="FFC000"/>
        </w:rPr>
        <w:t>ähnlich</w:t>
      </w:r>
      <w:proofErr w:type="spellEnd"/>
    </w:p>
    <w:p w14:paraId="451268EB" w14:textId="77777777" w:rsidR="00A70282" w:rsidRPr="00802DCD" w:rsidRDefault="00A70282" w:rsidP="00A70282">
      <w:pPr>
        <w:pStyle w:val="Folgeabsatz"/>
        <w:ind w:left="397" w:firstLine="0"/>
        <w:rPr>
          <w:color w:val="FFC000"/>
        </w:rPr>
      </w:pPr>
      <w:r w:rsidRPr="00802DCD">
        <w:rPr>
          <w:color w:val="FFC000"/>
        </w:rPr>
        <w:sym w:font="Wingdings" w:char="F0E0"/>
      </w:r>
      <w:r w:rsidRPr="00802DCD">
        <w:rPr>
          <w:color w:val="FFC000"/>
        </w:rPr>
        <w:t xml:space="preserve"> </w:t>
      </w:r>
      <w:proofErr w:type="spellStart"/>
      <w:r w:rsidRPr="00802DCD">
        <w:rPr>
          <w:color w:val="FFC000"/>
        </w:rPr>
        <w:t>vielleicht</w:t>
      </w:r>
      <w:proofErr w:type="spellEnd"/>
      <w:r w:rsidRPr="00802DCD">
        <w:rPr>
          <w:color w:val="FFC000"/>
        </w:rPr>
        <w:t xml:space="preserve"> </w:t>
      </w:r>
      <w:proofErr w:type="spellStart"/>
      <w:r w:rsidRPr="00802DCD">
        <w:rPr>
          <w:color w:val="FFC000"/>
        </w:rPr>
        <w:t>hier</w:t>
      </w:r>
      <w:proofErr w:type="spellEnd"/>
      <w:r w:rsidRPr="00802DCD">
        <w:rPr>
          <w:color w:val="FFC000"/>
        </w:rPr>
        <w:t xml:space="preserve"> die tasks </w:t>
      </w:r>
      <w:proofErr w:type="spellStart"/>
      <w:r w:rsidRPr="00802DCD">
        <w:rPr>
          <w:color w:val="FFC000"/>
        </w:rPr>
        <w:t>noch</w:t>
      </w:r>
      <w:proofErr w:type="spellEnd"/>
      <w:r w:rsidRPr="00802DCD">
        <w:rPr>
          <w:color w:val="FFC000"/>
        </w:rPr>
        <w:t xml:space="preserve"> gar </w:t>
      </w:r>
      <w:proofErr w:type="spellStart"/>
      <w:r w:rsidRPr="00802DCD">
        <w:rPr>
          <w:color w:val="FFC000"/>
        </w:rPr>
        <w:t>nicht</w:t>
      </w:r>
      <w:proofErr w:type="spellEnd"/>
      <w:r w:rsidRPr="00802DCD">
        <w:rPr>
          <w:color w:val="FFC000"/>
        </w:rPr>
        <w:t xml:space="preserve"> </w:t>
      </w:r>
      <w:proofErr w:type="spellStart"/>
      <w:r w:rsidRPr="00802DCD">
        <w:rPr>
          <w:color w:val="FFC000"/>
        </w:rPr>
        <w:t>aufzählen</w:t>
      </w:r>
      <w:proofErr w:type="spellEnd"/>
      <w:r w:rsidRPr="00802DCD">
        <w:rPr>
          <w:color w:val="FFC000"/>
        </w:rPr>
        <w:t xml:space="preserve">, </w:t>
      </w:r>
      <w:proofErr w:type="spellStart"/>
      <w:r w:rsidRPr="00802DCD">
        <w:rPr>
          <w:color w:val="FFC000"/>
        </w:rPr>
        <w:t>sondern</w:t>
      </w:r>
      <w:proofErr w:type="spellEnd"/>
      <w:r w:rsidRPr="00802DCD">
        <w:rPr>
          <w:color w:val="FFC000"/>
        </w:rPr>
        <w:t xml:space="preserve"> </w:t>
      </w:r>
      <w:proofErr w:type="spellStart"/>
      <w:r w:rsidRPr="00802DCD">
        <w:rPr>
          <w:color w:val="FFC000"/>
        </w:rPr>
        <w:t>dann</w:t>
      </w:r>
      <w:proofErr w:type="spellEnd"/>
      <w:r w:rsidRPr="00802DCD">
        <w:rPr>
          <w:color w:val="FFC000"/>
        </w:rPr>
        <w:t xml:space="preserve"> erst </w:t>
      </w:r>
      <w:proofErr w:type="spellStart"/>
      <w:r w:rsidRPr="00802DCD">
        <w:rPr>
          <w:color w:val="FFC000"/>
        </w:rPr>
        <w:t>im</w:t>
      </w:r>
      <w:proofErr w:type="spellEnd"/>
      <w:r w:rsidRPr="00802DCD">
        <w:rPr>
          <w:color w:val="FFC000"/>
        </w:rPr>
        <w:t xml:space="preserve"> related work (und </w:t>
      </w:r>
      <w:proofErr w:type="spellStart"/>
      <w:r w:rsidRPr="00802DCD">
        <w:rPr>
          <w:color w:val="FFC000"/>
        </w:rPr>
        <w:t>hier</w:t>
      </w:r>
      <w:proofErr w:type="spellEnd"/>
      <w:r w:rsidRPr="00802DCD">
        <w:rPr>
          <w:color w:val="FFC000"/>
        </w:rPr>
        <w:t xml:space="preserve"> </w:t>
      </w:r>
      <w:proofErr w:type="spellStart"/>
      <w:r w:rsidRPr="00802DCD">
        <w:rPr>
          <w:color w:val="FFC000"/>
        </w:rPr>
        <w:t>nur</w:t>
      </w:r>
      <w:proofErr w:type="spellEnd"/>
      <w:r w:rsidRPr="00802DCD">
        <w:rPr>
          <w:color w:val="FFC000"/>
        </w:rPr>
        <w:t xml:space="preserve"> </w:t>
      </w:r>
      <w:proofErr w:type="spellStart"/>
      <w:r w:rsidRPr="00802DCD">
        <w:rPr>
          <w:color w:val="FFC000"/>
        </w:rPr>
        <w:t>erwähnen</w:t>
      </w:r>
      <w:proofErr w:type="spellEnd"/>
      <w:r w:rsidRPr="00802DCD">
        <w:rPr>
          <w:color w:val="FFC000"/>
        </w:rPr>
        <w:t xml:space="preserve">, </w:t>
      </w:r>
      <w:proofErr w:type="spellStart"/>
      <w:r w:rsidRPr="00802DCD">
        <w:rPr>
          <w:color w:val="FFC000"/>
        </w:rPr>
        <w:t>dass</w:t>
      </w:r>
      <w:proofErr w:type="spellEnd"/>
      <w:r w:rsidRPr="00802DCD">
        <w:rPr>
          <w:color w:val="FFC000"/>
        </w:rPr>
        <w:t xml:space="preserve"> es in </w:t>
      </w:r>
      <w:proofErr w:type="spellStart"/>
      <w:r w:rsidRPr="00802DCD">
        <w:rPr>
          <w:color w:val="FFC000"/>
        </w:rPr>
        <w:t>mehreren</w:t>
      </w:r>
      <w:proofErr w:type="spellEnd"/>
      <w:r w:rsidRPr="00802DCD">
        <w:rPr>
          <w:color w:val="FFC000"/>
        </w:rPr>
        <w:t xml:space="preserve"> Pipelines </w:t>
      </w:r>
      <w:proofErr w:type="spellStart"/>
      <w:r w:rsidRPr="00802DCD">
        <w:rPr>
          <w:color w:val="FFC000"/>
        </w:rPr>
        <w:t>eingesetzt</w:t>
      </w:r>
      <w:proofErr w:type="spellEnd"/>
      <w:r w:rsidRPr="00802DCD">
        <w:rPr>
          <w:color w:val="FFC000"/>
        </w:rPr>
        <w:t xml:space="preserve"> </w:t>
      </w:r>
      <w:proofErr w:type="spellStart"/>
      <w:r w:rsidRPr="00802DCD">
        <w:rPr>
          <w:color w:val="FFC000"/>
        </w:rPr>
        <w:t>wird</w:t>
      </w:r>
      <w:proofErr w:type="spellEnd"/>
      <w:r w:rsidRPr="00802DCD">
        <w:rPr>
          <w:color w:val="FFC000"/>
        </w:rPr>
        <w:t xml:space="preserve">). </w:t>
      </w:r>
    </w:p>
    <w:p w14:paraId="796BDE4B" w14:textId="08E350A0" w:rsidR="00BF5EE2" w:rsidRPr="00B6769C" w:rsidRDefault="009B7D85" w:rsidP="00B6769C">
      <w:r w:rsidRPr="00884A5C">
        <w:rPr>
          <w:rFonts w:ascii="Frutiger Next LT W1G Medium" w:eastAsiaTheme="majorEastAsia" w:hAnsi="Frutiger Next LT W1G Medium" w:cstheme="majorBidi"/>
          <w:bCs/>
          <w:sz w:val="28"/>
          <w:szCs w:val="28"/>
        </w:rPr>
        <w:br w:type="page"/>
      </w:r>
    </w:p>
    <w:p w14:paraId="5D5B3ECB" w14:textId="5FE7CEBC" w:rsidR="000844AC" w:rsidRDefault="00AC5E4A" w:rsidP="009B7D85">
      <w:pPr>
        <w:pStyle w:val="berschrift1"/>
      </w:pPr>
      <w:bookmarkStart w:id="7" w:name="_Toc96290417"/>
      <w:r>
        <w:lastRenderedPageBreak/>
        <w:t xml:space="preserve">Background and </w:t>
      </w:r>
      <w:r w:rsidR="00977BAB">
        <w:t>Related Work</w:t>
      </w:r>
      <w:bookmarkEnd w:id="7"/>
    </w:p>
    <w:p w14:paraId="1D702C89" w14:textId="0AE71230" w:rsidR="00274D16" w:rsidRDefault="00274D16" w:rsidP="00DE113E">
      <w:pPr>
        <w:pStyle w:val="Folgeabsatz"/>
        <w:ind w:firstLine="0"/>
      </w:pPr>
      <w:r>
        <w:t xml:space="preserve">To set the context for this thesis and motivate the research question as well the methodological decisions taken, this chapter covers </w:t>
      </w:r>
      <w:r w:rsidR="008E6232">
        <w:t xml:space="preserve">related </w:t>
      </w:r>
      <w:r>
        <w:t>work from research contributions across diverse fields of computer and information scienc</w:t>
      </w:r>
      <w:r w:rsidR="008E6232">
        <w:t>e</w:t>
      </w:r>
      <w:r>
        <w:t xml:space="preserve">, ranging from conversational agents to natural language understanding to artificial neural networks. </w:t>
      </w:r>
      <w:r w:rsidR="006C20F6">
        <w:t>It also covers fundamental concepts of BERT</w:t>
      </w:r>
      <w:r w:rsidR="005C3501">
        <w:t>.</w:t>
      </w:r>
      <w:r w:rsidR="006C20F6">
        <w:t xml:space="preserve"> </w:t>
      </w:r>
      <w:r>
        <w:t xml:space="preserve">The chapter is arranged as follows: </w:t>
      </w:r>
    </w:p>
    <w:p w14:paraId="1FE0056F" w14:textId="34054912" w:rsidR="00596516" w:rsidRDefault="00596516" w:rsidP="00596516">
      <w:pPr>
        <w:pStyle w:val="Folgeabsatz"/>
        <w:numPr>
          <w:ilvl w:val="0"/>
          <w:numId w:val="48"/>
        </w:numPr>
      </w:pPr>
      <w:r>
        <w:t xml:space="preserve">Section 2.1 </w:t>
      </w:r>
      <w:proofErr w:type="spellStart"/>
      <w:r>
        <w:t>enthält</w:t>
      </w:r>
      <w:proofErr w:type="spellEnd"/>
      <w:r>
        <w:t xml:space="preserve"> den Background </w:t>
      </w:r>
      <w:proofErr w:type="spellStart"/>
      <w:r>
        <w:t>zu</w:t>
      </w:r>
      <w:proofErr w:type="spellEnd"/>
      <w:r>
        <w:t xml:space="preserve"> BERT und seine core concepts, die </w:t>
      </w:r>
      <w:proofErr w:type="spellStart"/>
      <w:r>
        <w:t>zum</w:t>
      </w:r>
      <w:proofErr w:type="spellEnd"/>
      <w:r>
        <w:t xml:space="preserve"> </w:t>
      </w:r>
      <w:proofErr w:type="spellStart"/>
      <w:r>
        <w:t>Verständnis</w:t>
      </w:r>
      <w:proofErr w:type="spellEnd"/>
      <w:r>
        <w:t xml:space="preserve"> </w:t>
      </w:r>
      <w:proofErr w:type="spellStart"/>
      <w:r>
        <w:t>diese</w:t>
      </w:r>
      <w:proofErr w:type="spellEnd"/>
      <w:r>
        <w:t xml:space="preserve"> Arbeit </w:t>
      </w:r>
      <w:proofErr w:type="spellStart"/>
      <w:r>
        <w:t>beitragen</w:t>
      </w:r>
      <w:proofErr w:type="spellEnd"/>
    </w:p>
    <w:p w14:paraId="49D0F7D4" w14:textId="2A123296" w:rsidR="00596516" w:rsidRPr="00274D16" w:rsidRDefault="00596516" w:rsidP="00596516">
      <w:pPr>
        <w:pStyle w:val="Folgeabsatz"/>
        <w:numPr>
          <w:ilvl w:val="0"/>
          <w:numId w:val="48"/>
        </w:numPr>
      </w:pPr>
      <w:r>
        <w:t>Section</w:t>
      </w:r>
    </w:p>
    <w:p w14:paraId="3D5074CE" w14:textId="69A23120" w:rsidR="00E47E49" w:rsidRDefault="008A07FC" w:rsidP="00E47E49">
      <w:pPr>
        <w:pStyle w:val="berschrift2"/>
      </w:pPr>
      <w:bookmarkStart w:id="8" w:name="_Toc96290418"/>
      <w:r>
        <w:t>BERT</w:t>
      </w:r>
      <w:bookmarkEnd w:id="8"/>
    </w:p>
    <w:p w14:paraId="249F6960" w14:textId="481FA68D" w:rsidR="008E6232" w:rsidRDefault="008E6232" w:rsidP="0052372F">
      <w:r>
        <w:t xml:space="preserve">With the publication of Bidirectional Encoder Representations from Transformers (BERT) by the Google AI team </w:t>
      </w:r>
      <w:sdt>
        <w:sdtPr>
          <w:alias w:val="To edit, see citavi.com/edit"/>
          <w:tag w:val="CitaviPlaceholder#58b8f618-10de-4841-a6b9-f78f9974f439"/>
          <w:id w:val="195791240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DJiYzM4LTFkYTYtNDgxNi05M2MyLTU4YzVlZGQ3MzllM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U4YjhmNjE4LTEwZGUtNDg0MS1hNmI5LWY3OGY5OTc0ZjQzOSIsIlRleHQiOiIoRGV2bGluIGV0IGFsLiwgMjAxOCkiLCJXQUlWZXJzaW9uIjoiNi41LjAuMCJ9}</w:instrText>
          </w:r>
          <w:r>
            <w:rPr>
              <w:noProof/>
            </w:rPr>
            <w:fldChar w:fldCharType="separate"/>
          </w:r>
          <w:r w:rsidR="00014A62">
            <w:rPr>
              <w:noProof/>
            </w:rPr>
            <w:t>(Devlin et al., 2018)</w:t>
          </w:r>
          <w:r>
            <w:rPr>
              <w:noProof/>
            </w:rPr>
            <w:fldChar w:fldCharType="end"/>
          </w:r>
        </w:sdtContent>
      </w:sdt>
      <w:r>
        <w:t xml:space="preserve">, a small revolution in the field of natural language processing was triggered. </w:t>
      </w:r>
      <w:r w:rsidR="00EC43F7">
        <w:t>BERT is a huge neural network model</w:t>
      </w:r>
      <w:r w:rsidR="00D67C2D">
        <w:t xml:space="preserve"> </w:t>
      </w:r>
      <w:r w:rsidR="00EC43F7">
        <w:t xml:space="preserve">based on the transformer architecture </w:t>
      </w:r>
      <w:sdt>
        <w:sdtPr>
          <w:alias w:val="To edit, see citavi.com/edit"/>
          <w:tag w:val="CitaviPlaceholder#78c4168f-3d8e-48a1-bb18-ddf71c6dc642"/>
          <w:id w:val="-550613767"/>
          <w:placeholder>
            <w:docPart w:val="DefaultPlaceholder_-1854013440"/>
          </w:placeholder>
        </w:sdtPr>
        <w:sdtEndPr/>
        <w:sdtContent>
          <w:r w:rsidR="00EC43F7">
            <w:rPr>
              <w:noProof/>
            </w:rPr>
            <w:fldChar w:fldCharType="begin"/>
          </w:r>
          <w:r w:rsidR="00EC43F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g0ODcxLTFjMDQtNGRlYy1iMjg5LTlkYjQzOTM3MDhiO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E5VDE1OjE4OjQz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zhjNDE2OGYtM2Q4ZS00OGExLWJiMTgtZGRmNzFjNmRjNjQyIiwiVGV4dCI6IihWYXN3YW5pIGV0IGFsLiwgMjAxNykiLCJXQUlWZXJzaW9uIjoiNi41LjAuMCJ9}</w:instrText>
          </w:r>
          <w:r w:rsidR="00EC43F7">
            <w:rPr>
              <w:noProof/>
            </w:rPr>
            <w:fldChar w:fldCharType="separate"/>
          </w:r>
          <w:r w:rsidR="00014A62">
            <w:rPr>
              <w:noProof/>
            </w:rPr>
            <w:t>(Vaswani et al., 2017)</w:t>
          </w:r>
          <w:r w:rsidR="00EC43F7">
            <w:rPr>
              <w:noProof/>
            </w:rPr>
            <w:fldChar w:fldCharType="end"/>
          </w:r>
        </w:sdtContent>
      </w:sdt>
      <w:r w:rsidR="00EC43F7">
        <w:t xml:space="preserve"> and was pretrained on 3.3 billion words from the general text domain. </w:t>
      </w:r>
      <w:r w:rsidR="00AA6492">
        <w:t xml:space="preserve">While it builds upon </w:t>
      </w:r>
      <w:r w:rsidR="001E4183">
        <w:t>r</w:t>
      </w:r>
      <w:r w:rsidR="00AA6492">
        <w:t>ecent</w:t>
      </w:r>
      <w:r w:rsidR="001E4183">
        <w:t xml:space="preserve"> </w:t>
      </w:r>
      <w:r w:rsidR="00AA6492">
        <w:t>approaches of pretraining contextual representations</w:t>
      </w:r>
      <w:r w:rsidR="001E4183">
        <w:t xml:space="preserve">, particularly Semi-supervised Sequence Learning </w:t>
      </w:r>
      <w:sdt>
        <w:sdtPr>
          <w:alias w:val="To edit, see citavi.com/edit"/>
          <w:tag w:val="CitaviPlaceholder#834a1477-13b5-4d9e-8d45-a493b4951678"/>
          <w:id w:val="715774522"/>
          <w:placeholder>
            <w:docPart w:val="DefaultPlaceholder_-1854013440"/>
          </w:placeholder>
        </w:sdtPr>
        <w:sdtEndPr/>
        <w:sdtContent>
          <w:r w:rsidR="001E4183">
            <w:rPr>
              <w:noProof/>
            </w:rPr>
            <w:fldChar w:fldCharType="begin"/>
          </w:r>
          <w:r w:rsidR="001E41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g1ZDVlLWQ1YjItNGYxZS1iY2VhLTE0Y2NmOTMwZDAz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gzNGExNDc3LTEzYjUtNGQ5ZS04ZDQ1LWE0OTNiNDk1MTY3OCIsIlRleHQiOiIoRGFpICYgTGUsIDIwMTUpIiwiV0FJVmVyc2lvbiI6IjYuNS4wLjAifQ==}</w:instrText>
          </w:r>
          <w:r w:rsidR="001E4183">
            <w:rPr>
              <w:noProof/>
            </w:rPr>
            <w:fldChar w:fldCharType="separate"/>
          </w:r>
          <w:r w:rsidR="00014A62">
            <w:rPr>
              <w:noProof/>
            </w:rPr>
            <w:t>(Dai &amp; Le, 2015)</w:t>
          </w:r>
          <w:r w:rsidR="001E4183">
            <w:rPr>
              <w:noProof/>
            </w:rPr>
            <w:fldChar w:fldCharType="end"/>
          </w:r>
        </w:sdtContent>
      </w:sdt>
      <w:r w:rsidR="001E4183">
        <w:t xml:space="preserve">, GPT </w:t>
      </w:r>
      <w:sdt>
        <w:sdtPr>
          <w:alias w:val="To edit, see citavi.com/edit"/>
          <w:tag w:val="CitaviPlaceholder#d826c587-1870-4ef2-92fe-442cd94ecfb1"/>
          <w:id w:val="-1905286023"/>
          <w:placeholder>
            <w:docPart w:val="DefaultPlaceholder_-1854013440"/>
          </w:placeholder>
        </w:sdtPr>
        <w:sdtEndPr/>
        <w:sdtContent>
          <w:r w:rsidR="001E4183">
            <w:rPr>
              <w:noProof/>
            </w:rPr>
            <w:fldChar w:fldCharType="begin"/>
          </w:r>
          <w:r w:rsidR="001E41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Y2MTgxLTY4NTMtNDEyMC1hMmQxLTJhZjkzMTUxYWM2Yy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4MjZjNTg3LTE4NzAtNGVmMi05MmZlLTQ0MmNkOTRlY2ZiMSIsIlRleHQiOiIoUmFkZm9yZCBldCBhbC4sIDIwMTgpIiwiV0FJVmVyc2lvbiI6IjYuNS4wLjAifQ==}</w:instrText>
          </w:r>
          <w:r w:rsidR="001E4183">
            <w:rPr>
              <w:noProof/>
            </w:rPr>
            <w:fldChar w:fldCharType="separate"/>
          </w:r>
          <w:r w:rsidR="00014A62">
            <w:rPr>
              <w:noProof/>
            </w:rPr>
            <w:t>(Radford et al., 2018)</w:t>
          </w:r>
          <w:r w:rsidR="001E4183">
            <w:rPr>
              <w:noProof/>
            </w:rPr>
            <w:fldChar w:fldCharType="end"/>
          </w:r>
        </w:sdtContent>
      </w:sdt>
      <w:r w:rsidR="001E4183">
        <w:t xml:space="preserve">, </w:t>
      </w:r>
      <w:proofErr w:type="spellStart"/>
      <w:r w:rsidR="001E4183">
        <w:t>ELMo</w:t>
      </w:r>
      <w:proofErr w:type="spellEnd"/>
      <w:r w:rsidR="001E4183">
        <w:t xml:space="preserve"> </w:t>
      </w:r>
      <w:sdt>
        <w:sdtPr>
          <w:alias w:val="To edit, see citavi.com/edit"/>
          <w:tag w:val="CitaviPlaceholder#c0edfdd1-c08e-4d28-be8b-bd5af50c7e10"/>
          <w:id w:val="22299287"/>
          <w:placeholder>
            <w:docPart w:val="DefaultPlaceholder_-1854013440"/>
          </w:placeholder>
        </w:sdtPr>
        <w:sdtEndPr/>
        <w:sdtContent>
          <w:r w:rsidR="001E4183">
            <w:rPr>
              <w:noProof/>
            </w:rPr>
            <w:fldChar w:fldCharType="begin"/>
          </w:r>
          <w:r w:rsidR="001E41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DYwOTgzLWNmYjktNDQ0MS1iZDcxLTY4Zjc0Mjk4YmIyYy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lUMTQ6NDc6ND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MwZWRmZGQxLWMwOGUtNGQyOC1iZThiLWJkNWFmNTBjN2UxMCIsIlRleHQiOiIoUGV0ZXJzIGV0IGFsLiwgMjAxOCkiLCJXQUlWZXJzaW9uIjoiNi41LjAuMCJ9}</w:instrText>
          </w:r>
          <w:r w:rsidR="001E4183">
            <w:rPr>
              <w:noProof/>
            </w:rPr>
            <w:fldChar w:fldCharType="separate"/>
          </w:r>
          <w:r w:rsidR="00014A62">
            <w:rPr>
              <w:noProof/>
            </w:rPr>
            <w:t>(Peters et al., 2018)</w:t>
          </w:r>
          <w:r w:rsidR="001E4183">
            <w:rPr>
              <w:noProof/>
            </w:rPr>
            <w:fldChar w:fldCharType="end"/>
          </w:r>
        </w:sdtContent>
      </w:sdt>
      <w:r w:rsidR="001E4183">
        <w:t xml:space="preserve"> and </w:t>
      </w:r>
      <w:proofErr w:type="spellStart"/>
      <w:r w:rsidR="001E4183">
        <w:t>ULMFit</w:t>
      </w:r>
      <w:proofErr w:type="spellEnd"/>
      <w:r w:rsidR="001E4183">
        <w:t xml:space="preserve"> </w:t>
      </w:r>
      <w:sdt>
        <w:sdtPr>
          <w:alias w:val="To edit, see citavi.com/edit"/>
          <w:tag w:val="CitaviPlaceholder#238583e4-4a66-4aaf-b664-b1d536d01f2e"/>
          <w:id w:val="1409886373"/>
          <w:placeholder>
            <w:docPart w:val="DefaultPlaceholder_-1854013440"/>
          </w:placeholder>
        </w:sdtPr>
        <w:sdtEndPr/>
        <w:sdtContent>
          <w:r w:rsidR="001E4183">
            <w:rPr>
              <w:noProof/>
            </w:rPr>
            <w:fldChar w:fldCharType="begin"/>
          </w:r>
          <w:r w:rsidR="001E41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k0ZmMwLWZlMmYtNDY2NS1iMzljLTkwZjMyZmNkZGZkMy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lUMTQ6NDc6NDI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yMzg1ODNlNC00YTY2LTRhYWYtYjY2NC1iMWQ1MzZkMDFmMmUiLCJUZXh0IjoiKEhvd2FyZCAmIFJ1ZGVyLCAyMDE4KSIsIldBSVZlcnNpb24iOiI2LjUuMC4wIn0=}</w:instrText>
          </w:r>
          <w:r w:rsidR="001E4183">
            <w:rPr>
              <w:noProof/>
            </w:rPr>
            <w:fldChar w:fldCharType="separate"/>
          </w:r>
          <w:r w:rsidR="00014A62">
            <w:rPr>
              <w:noProof/>
            </w:rPr>
            <w:t>(Howard &amp; Ruder, 2018)</w:t>
          </w:r>
          <w:r w:rsidR="001E4183">
            <w:rPr>
              <w:noProof/>
            </w:rPr>
            <w:fldChar w:fldCharType="end"/>
          </w:r>
        </w:sdtContent>
      </w:sdt>
      <w:r w:rsidR="00DC3B41">
        <w:t>,</w:t>
      </w:r>
      <w:r w:rsidR="001E4183">
        <w:t xml:space="preserve"> </w:t>
      </w:r>
      <w:r w:rsidR="00AA6492">
        <w:t xml:space="preserve">and thus shares many similarities with them, BERT is arguably the most popular and best </w:t>
      </w:r>
      <w:r w:rsidR="001E4183">
        <w:t>performing</w:t>
      </w:r>
      <w:r w:rsidR="00705306">
        <w:t xml:space="preserve"> model</w:t>
      </w:r>
      <w:r w:rsidR="00DC3B41">
        <w:rPr>
          <w:rStyle w:val="Funotenzeichen"/>
        </w:rPr>
        <w:footnoteReference w:id="1"/>
      </w:r>
      <w:r w:rsidR="001E4183">
        <w:t xml:space="preserve">. </w:t>
      </w:r>
      <w:r w:rsidR="0052372F">
        <w:t xml:space="preserve">In order to justify this popularity and outstanding performance, and thus also the decision to use BERT as the basis for this work, </w:t>
      </w:r>
      <w:r w:rsidR="007C4886">
        <w:t>essential</w:t>
      </w:r>
      <w:r w:rsidR="0052372F">
        <w:t xml:space="preserve"> properties and design </w:t>
      </w:r>
      <w:r w:rsidR="007C4886">
        <w:t>choices</w:t>
      </w:r>
      <w:r w:rsidR="0052372F">
        <w:t xml:space="preserve"> of BERT are summarized in the following subsections.</w:t>
      </w:r>
    </w:p>
    <w:p w14:paraId="11B499FA" w14:textId="5DB16D7D" w:rsidR="00DE113E" w:rsidRDefault="00684AFB" w:rsidP="00684AFB">
      <w:pPr>
        <w:pStyle w:val="berschrift3"/>
      </w:pPr>
      <w:bookmarkStart w:id="9" w:name="_Toc96290419"/>
      <w:r>
        <w:t xml:space="preserve">Pretraining </w:t>
      </w:r>
      <w:r w:rsidR="009F1103">
        <w:t>C</w:t>
      </w:r>
      <w:r>
        <w:t xml:space="preserve">ontextual </w:t>
      </w:r>
      <w:r w:rsidR="009F1103">
        <w:t>R</w:t>
      </w:r>
      <w:r>
        <w:t>epresentations</w:t>
      </w:r>
      <w:bookmarkEnd w:id="9"/>
    </w:p>
    <w:p w14:paraId="420F5B2E" w14:textId="6E597888" w:rsidR="00F3000D" w:rsidRDefault="005C3501" w:rsidP="00F3000D">
      <w:r>
        <w:t xml:space="preserve">The pretraining of general-purpose language representation models </w:t>
      </w:r>
      <w:r w:rsidR="000D7188">
        <w:t>overcomes</w:t>
      </w:r>
      <w:r>
        <w:t xml:space="preserve"> the sparsity of training data that many NLP tasks suffer from, </w:t>
      </w:r>
      <w:r w:rsidR="00F3000D">
        <w:t>since</w:t>
      </w:r>
      <w:r>
        <w:t xml:space="preserve"> pretraining can be performed on </w:t>
      </w:r>
      <w:r w:rsidR="00121E5F">
        <w:t>a</w:t>
      </w:r>
      <w:r>
        <w:t xml:space="preserve"> </w:t>
      </w:r>
      <w:r w:rsidR="000D7188">
        <w:t>vast</w:t>
      </w:r>
      <w:r>
        <w:t xml:space="preserve"> amount of unannotated text data, of which there is </w:t>
      </w:r>
      <w:r w:rsidR="000D7188">
        <w:t>plenty on the internet</w:t>
      </w:r>
      <w:r>
        <w:t xml:space="preserve">. </w:t>
      </w:r>
      <w:r w:rsidR="00C66356">
        <w:t xml:space="preserve">The </w:t>
      </w:r>
      <w:r w:rsidR="009D496A">
        <w:t>pretrained</w:t>
      </w:r>
      <w:r w:rsidR="00C66356">
        <w:t xml:space="preserve"> model can then be </w:t>
      </w:r>
      <w:r w:rsidR="00F3000D">
        <w:t>finetuned via supervised training</w:t>
      </w:r>
      <w:r w:rsidR="00D4162C">
        <w:t xml:space="preserve"> </w:t>
      </w:r>
      <w:r w:rsidR="00770427">
        <w:t>for small-data downstream tasks</w:t>
      </w:r>
      <w:r w:rsidR="00AE5E9C">
        <w:t xml:space="preserve">, </w:t>
      </w:r>
      <w:r w:rsidR="00770427">
        <w:t xml:space="preserve">which </w:t>
      </w:r>
      <w:r w:rsidR="00C66356">
        <w:t>generally resu</w:t>
      </w:r>
      <w:r w:rsidR="00770427">
        <w:t>lts</w:t>
      </w:r>
      <w:r w:rsidR="00C66356">
        <w:t xml:space="preserve"> in substantial performance improvements compared to training on these datasets from scratch. </w:t>
      </w:r>
      <w:r w:rsidR="009170FF">
        <w:t xml:space="preserve">This </w:t>
      </w:r>
      <w:r w:rsidR="00D67C2D">
        <w:t xml:space="preserve">concept of transferring </w:t>
      </w:r>
      <w:r w:rsidR="00D67C2D">
        <w:lastRenderedPageBreak/>
        <w:t>the knowledge learned while performing one tasks</w:t>
      </w:r>
      <w:r w:rsidR="00D4162C">
        <w:t xml:space="preserve"> (</w:t>
      </w:r>
      <w:r w:rsidR="00F3000D">
        <w:t>i.e., the task performed during pretraining</w:t>
      </w:r>
      <w:r w:rsidR="00D4162C">
        <w:t>)</w:t>
      </w:r>
      <w:r w:rsidR="00D67C2D">
        <w:t>, to another, similar task</w:t>
      </w:r>
      <w:r w:rsidR="00D4162C">
        <w:t xml:space="preserve"> (</w:t>
      </w:r>
      <w:r w:rsidR="00F3000D">
        <w:t>i.e., the target/ downstream task</w:t>
      </w:r>
      <w:r w:rsidR="00D4162C">
        <w:t>)</w:t>
      </w:r>
      <w:r w:rsidR="00D67C2D">
        <w:t xml:space="preserve">, is known as </w:t>
      </w:r>
      <w:r w:rsidR="00D67C2D" w:rsidRPr="00874EB5">
        <w:t>transfer learning</w:t>
      </w:r>
      <w:r w:rsidR="00A729E2" w:rsidRPr="00874EB5">
        <w:t xml:space="preserve"> </w:t>
      </w:r>
      <w:r w:rsidR="00F3000D" w:rsidRPr="00F3000D">
        <w:rPr>
          <w:highlight w:val="yellow"/>
        </w:rPr>
        <w:t xml:space="preserve">and will be of importance when finetuning in </w:t>
      </w:r>
      <w:proofErr w:type="gramStart"/>
      <w:r w:rsidR="00F3000D" w:rsidRPr="00F3000D">
        <w:rPr>
          <w:highlight w:val="yellow"/>
        </w:rPr>
        <w:t xml:space="preserve">section </w:t>
      </w:r>
      <w:r w:rsidR="003F2218">
        <w:rPr>
          <w:highlight w:val="yellow"/>
        </w:rPr>
        <w:t xml:space="preserve"> </w:t>
      </w:r>
      <w:r w:rsidR="00F3000D" w:rsidRPr="00F3000D">
        <w:rPr>
          <w:highlight w:val="yellow"/>
        </w:rPr>
        <w:t>…</w:t>
      </w:r>
      <w:proofErr w:type="gramEnd"/>
      <w:r w:rsidR="003F2218">
        <w:rPr>
          <w:highlight w:val="yellow"/>
        </w:rPr>
        <w:t xml:space="preserve"> The conventional BERT framework consists of pretraining and finetuning</w:t>
      </w:r>
      <w:r w:rsidR="00F3000D" w:rsidRPr="00F3000D">
        <w:rPr>
          <w:highlight w:val="yellow"/>
        </w:rPr>
        <w:t>.</w:t>
      </w:r>
      <w:r w:rsidR="003F2218">
        <w:t xml:space="preserve"> </w:t>
      </w:r>
      <w:r w:rsidR="00F3000D">
        <w:t xml:space="preserve"> </w:t>
      </w:r>
      <w:r w:rsidR="00C74F8F">
        <w:sym w:font="Wingdings" w:char="F0E0"/>
      </w:r>
      <w:r w:rsidR="00C74F8F">
        <w:t xml:space="preserve"> </w:t>
      </w:r>
      <w:proofErr w:type="spellStart"/>
      <w:r w:rsidR="00C74F8F">
        <w:t>nach</w:t>
      </w:r>
      <w:proofErr w:type="spellEnd"/>
      <w:r w:rsidR="00C74F8F">
        <w:t xml:space="preserve"> </w:t>
      </w:r>
      <w:proofErr w:type="spellStart"/>
      <w:r w:rsidR="00C74F8F">
        <w:t>hinten</w:t>
      </w:r>
      <w:proofErr w:type="spellEnd"/>
      <w:r w:rsidR="00C74F8F">
        <w:t xml:space="preserve"> </w:t>
      </w:r>
      <w:proofErr w:type="spellStart"/>
      <w:r w:rsidR="00C74F8F">
        <w:t>verschieben</w:t>
      </w:r>
      <w:proofErr w:type="spellEnd"/>
    </w:p>
    <w:p w14:paraId="005CD2F1" w14:textId="0E9076A0" w:rsidR="00F3000D" w:rsidRPr="00F3000D" w:rsidRDefault="00F3000D" w:rsidP="00F3000D">
      <w:pPr>
        <w:pStyle w:val="Folgeabsatz"/>
      </w:pPr>
      <w:r>
        <w:t xml:space="preserve">Approaches for such pretrained language representations are either context-free or contextual and contextual ones can in turn be unidirectional or bidirectional. </w:t>
      </w:r>
      <w:r w:rsidR="009D689E">
        <w:t xml:space="preserve">When considering the word “tie” in the sentences “the game ended in a tie” and “I tie my hair back”, context-free representations like </w:t>
      </w:r>
      <w:proofErr w:type="spellStart"/>
      <w:r w:rsidR="009D689E">
        <w:t>GloVe</w:t>
      </w:r>
      <w:proofErr w:type="spellEnd"/>
      <w:r w:rsidR="009D689E">
        <w:t xml:space="preserve"> or word2vec </w:t>
      </w:r>
    </w:p>
    <w:p w14:paraId="71FB7A1D" w14:textId="1DB84A84" w:rsidR="00140886" w:rsidRDefault="00140886" w:rsidP="00F3000D">
      <w:pPr>
        <w:pStyle w:val="Folgeabsatz"/>
      </w:pPr>
      <w:r>
        <w:t xml:space="preserve">Die </w:t>
      </w:r>
      <w:proofErr w:type="spellStart"/>
      <w:r>
        <w:t>Ansätze</w:t>
      </w:r>
      <w:proofErr w:type="spellEnd"/>
      <w:r>
        <w:t xml:space="preserve"> </w:t>
      </w:r>
      <w:proofErr w:type="spellStart"/>
      <w:r>
        <w:t>für</w:t>
      </w:r>
      <w:proofErr w:type="spellEnd"/>
      <w:r>
        <w:t xml:space="preserve"> </w:t>
      </w:r>
      <w:proofErr w:type="spellStart"/>
      <w:r>
        <w:t>derartig</w:t>
      </w:r>
      <w:proofErr w:type="spellEnd"/>
      <w:r>
        <w:t xml:space="preserve"> </w:t>
      </w:r>
      <w:proofErr w:type="spellStart"/>
      <w:r>
        <w:t>vortrainierte</w:t>
      </w:r>
      <w:proofErr w:type="spellEnd"/>
      <w:r>
        <w:t xml:space="preserve"> </w:t>
      </w:r>
      <w:proofErr w:type="spellStart"/>
      <w:r>
        <w:t>Modelle</w:t>
      </w:r>
      <w:proofErr w:type="spellEnd"/>
      <w:r>
        <w:t xml:space="preserve"> </w:t>
      </w:r>
      <w:proofErr w:type="spellStart"/>
      <w:r>
        <w:t>lassen</w:t>
      </w:r>
      <w:proofErr w:type="spellEnd"/>
      <w:r>
        <w:t xml:space="preserve"> </w:t>
      </w:r>
      <w:proofErr w:type="spellStart"/>
      <w:r>
        <w:t>sich</w:t>
      </w:r>
      <w:proofErr w:type="spellEnd"/>
      <w:r>
        <w:t xml:space="preserve"> in context-</w:t>
      </w:r>
      <w:proofErr w:type="spellStart"/>
      <w:r>
        <w:t>freie</w:t>
      </w:r>
      <w:proofErr w:type="spellEnd"/>
      <w:r>
        <w:t xml:space="preserve"> und contextual models </w:t>
      </w:r>
      <w:proofErr w:type="spellStart"/>
      <w:r>
        <w:t>einteilen</w:t>
      </w:r>
      <w:proofErr w:type="spellEnd"/>
      <w:r w:rsidR="002B7E95">
        <w:t xml:space="preserve">, </w:t>
      </w:r>
      <w:proofErr w:type="spellStart"/>
      <w:r w:rsidR="002B7E95">
        <w:t>wobei</w:t>
      </w:r>
      <w:proofErr w:type="spellEnd"/>
      <w:r w:rsidR="002B7E95">
        <w:t xml:space="preserve"> contextual models </w:t>
      </w:r>
      <w:proofErr w:type="spellStart"/>
      <w:r w:rsidR="002B7E95">
        <w:t>wiederum</w:t>
      </w:r>
      <w:proofErr w:type="spellEnd"/>
      <w:r w:rsidR="002B7E95">
        <w:t xml:space="preserve"> unidirectional or bidirectional sein </w:t>
      </w:r>
      <w:proofErr w:type="spellStart"/>
      <w:r w:rsidR="002B7E95">
        <w:t>können</w:t>
      </w:r>
      <w:proofErr w:type="spellEnd"/>
      <w:r>
        <w:t>.</w:t>
      </w:r>
      <w:r w:rsidR="002B7E95">
        <w:t xml:space="preserve"> </w:t>
      </w:r>
      <w:r>
        <w:t xml:space="preserve"> </w:t>
      </w:r>
    </w:p>
    <w:p w14:paraId="79B299B3" w14:textId="72F4693A" w:rsidR="002220C7" w:rsidRPr="00140886" w:rsidRDefault="002220C7" w:rsidP="00140886">
      <w:pPr>
        <w:pStyle w:val="Folgeabsatz"/>
        <w:numPr>
          <w:ilvl w:val="0"/>
          <w:numId w:val="48"/>
        </w:numPr>
      </w:pPr>
      <w:r>
        <w:t xml:space="preserve">When considering the sentences … and …, the word “tie” has the same </w:t>
      </w:r>
    </w:p>
    <w:p w14:paraId="1F620B92" w14:textId="5982BDCC" w:rsidR="003C2A48" w:rsidRDefault="003C2A48" w:rsidP="003C2A48">
      <w:pPr>
        <w:pStyle w:val="Folgeabsatz"/>
      </w:pPr>
      <w:r>
        <w:t xml:space="preserve">While context-free models like </w:t>
      </w:r>
      <w:proofErr w:type="spellStart"/>
      <w:r>
        <w:t>GloVe</w:t>
      </w:r>
      <w:proofErr w:type="spellEnd"/>
      <w:r>
        <w:t xml:space="preserve"> or word2vec have a fixed representation for each word in the vocabulary, and the word embeddings for “tie” in the sentences “the game ended in a tie” and “I tie my hair back” are therefore identical, contextual models create word embeddings that are based on the context in which </w:t>
      </w:r>
      <w:r w:rsidR="00DC085A">
        <w:t xml:space="preserve">the </w:t>
      </w:r>
      <w:r>
        <w:t xml:space="preserve">word is placed. </w:t>
      </w:r>
    </w:p>
    <w:p w14:paraId="1629541F" w14:textId="77777777" w:rsidR="00AE5E9C" w:rsidRDefault="00AE5E9C" w:rsidP="00AE5E9C">
      <w:pPr>
        <w:pStyle w:val="Folgeabsatz"/>
        <w:numPr>
          <w:ilvl w:val="0"/>
          <w:numId w:val="46"/>
        </w:numPr>
      </w:pPr>
      <w:proofErr w:type="spellStart"/>
      <w:r>
        <w:t>Beispiele</w:t>
      </w:r>
      <w:proofErr w:type="spellEnd"/>
      <w:r>
        <w:t>: tie</w:t>
      </w:r>
    </w:p>
    <w:p w14:paraId="4A8CD7CB" w14:textId="77777777" w:rsidR="00AE5E9C" w:rsidRDefault="00AE5E9C" w:rsidP="00AE5E9C">
      <w:pPr>
        <w:pStyle w:val="Folgeabsatz"/>
        <w:numPr>
          <w:ilvl w:val="0"/>
          <w:numId w:val="37"/>
        </w:numPr>
      </w:pPr>
      <w:r>
        <w:t xml:space="preserve">“The game ended in a </w:t>
      </w:r>
      <w:r w:rsidRPr="002914F5">
        <w:rPr>
          <w:b/>
          <w:bCs/>
        </w:rPr>
        <w:t>tie</w:t>
      </w:r>
      <w:r>
        <w:t>.”</w:t>
      </w:r>
    </w:p>
    <w:p w14:paraId="183F58DF" w14:textId="77777777" w:rsidR="00AE5E9C" w:rsidRDefault="00AE5E9C" w:rsidP="00AE5E9C">
      <w:pPr>
        <w:pStyle w:val="Folgeabsatz"/>
        <w:numPr>
          <w:ilvl w:val="0"/>
          <w:numId w:val="37"/>
        </w:numPr>
      </w:pPr>
      <w:r>
        <w:t xml:space="preserve">“I </w:t>
      </w:r>
      <w:r w:rsidRPr="002914F5">
        <w:rPr>
          <w:b/>
          <w:bCs/>
        </w:rPr>
        <w:t>tie</w:t>
      </w:r>
      <w:r>
        <w:t xml:space="preserve"> my hair back.”</w:t>
      </w:r>
    </w:p>
    <w:p w14:paraId="3CF03631" w14:textId="5C3699C6" w:rsidR="00DC085A" w:rsidRDefault="00AE5E9C" w:rsidP="00AE5E9C">
      <w:pPr>
        <w:pStyle w:val="Folgeabsatz"/>
        <w:numPr>
          <w:ilvl w:val="0"/>
          <w:numId w:val="37"/>
        </w:numPr>
      </w:pPr>
      <w:r>
        <w:t xml:space="preserve">“I wear a </w:t>
      </w:r>
      <w:r w:rsidRPr="00CF7E2F">
        <w:rPr>
          <w:b/>
          <w:bCs/>
        </w:rPr>
        <w:t>tie</w:t>
      </w:r>
      <w:r>
        <w:t xml:space="preserve"> with my suit.”</w:t>
      </w:r>
    </w:p>
    <w:p w14:paraId="35B623E9" w14:textId="61C26B1D" w:rsidR="004A16B5" w:rsidRDefault="004A16B5" w:rsidP="004A16B5">
      <w:pPr>
        <w:pStyle w:val="Folgeabsatz"/>
        <w:ind w:firstLine="0"/>
      </w:pPr>
      <w:r>
        <w:t xml:space="preserve">BERT, on the other hand, </w:t>
      </w:r>
      <w:r w:rsidR="003162BE">
        <w:t xml:space="preserve">is the first deeply bidirectional model, as it </w:t>
      </w:r>
      <w:r>
        <w:t>looks at the content before and behind the word</w:t>
      </w:r>
      <w:r w:rsidR="003162BE">
        <w:t xml:space="preserve">. </w:t>
      </w:r>
      <w:r>
        <w:t>This leads to an improved grasp of word meaning and context compared to previous approaches</w:t>
      </w:r>
      <w:r w:rsidR="00B07AC2">
        <w:t xml:space="preserve">, also </w:t>
      </w:r>
      <w:r w:rsidR="008926C9">
        <w:t>reflected</w:t>
      </w:r>
      <w:r>
        <w:t xml:space="preserve"> in its state-of-the-art performance </w:t>
      </w:r>
      <w:r w:rsidR="008926C9">
        <w:t>on eleven</w:t>
      </w:r>
      <w:r>
        <w:t xml:space="preserve"> downstream tasks</w:t>
      </w:r>
      <w:r w:rsidR="00B7154B">
        <w:t xml:space="preserve"> (</w:t>
      </w:r>
      <w:proofErr w:type="spellStart"/>
      <w:r w:rsidR="00B7154B">
        <w:t>Zitat</w:t>
      </w:r>
      <w:proofErr w:type="spellEnd"/>
      <w:r w:rsidR="00B7154B">
        <w:t>)</w:t>
      </w:r>
      <w:r>
        <w:t xml:space="preserve">. </w:t>
      </w:r>
    </w:p>
    <w:p w14:paraId="63078156" w14:textId="603D528A" w:rsidR="00882DAB" w:rsidRDefault="00882DAB" w:rsidP="00882DAB">
      <w:pPr>
        <w:pStyle w:val="berschrift3"/>
      </w:pPr>
      <w:bookmarkStart w:id="10" w:name="_Toc96290420"/>
      <w:r>
        <w:t>Pretraining Objectives</w:t>
      </w:r>
      <w:bookmarkEnd w:id="10"/>
    </w:p>
    <w:p w14:paraId="2B94671A" w14:textId="0F6D1A69" w:rsidR="00F162F7" w:rsidRDefault="00F162F7" w:rsidP="00F162F7">
      <w:r>
        <w:t xml:space="preserve">In order to learn the contextual representations mentioned in the previous section, </w:t>
      </w:r>
      <w:r w:rsidR="0050112B">
        <w:t>BERT uses the masked language modelling pretraining objective</w:t>
      </w:r>
    </w:p>
    <w:p w14:paraId="679AD7BA" w14:textId="7FEBFA62" w:rsidR="00F51ADA" w:rsidRPr="00F51ADA" w:rsidRDefault="00F51ADA" w:rsidP="00F51ADA">
      <w:pPr>
        <w:pStyle w:val="Folgeabsatz"/>
        <w:numPr>
          <w:ilvl w:val="0"/>
          <w:numId w:val="37"/>
        </w:numPr>
      </w:pPr>
      <w:r>
        <w:t xml:space="preserve">Auch </w:t>
      </w:r>
      <w:proofErr w:type="spellStart"/>
      <w:r>
        <w:t>unter</w:t>
      </w:r>
      <w:proofErr w:type="spellEnd"/>
      <w:r>
        <w:t xml:space="preserve"> </w:t>
      </w:r>
      <w:proofErr w:type="spellStart"/>
      <w:r>
        <w:t>dem</w:t>
      </w:r>
      <w:proofErr w:type="spellEnd"/>
      <w:r>
        <w:t xml:space="preserve"> </w:t>
      </w:r>
      <w:proofErr w:type="spellStart"/>
      <w:r>
        <w:t>namen</w:t>
      </w:r>
      <w:proofErr w:type="spellEnd"/>
      <w:r>
        <w:t xml:space="preserve"> Cloze task </w:t>
      </w:r>
      <w:proofErr w:type="spellStart"/>
      <w:r>
        <w:t>bekannt</w:t>
      </w:r>
      <w:proofErr w:type="spellEnd"/>
    </w:p>
    <w:p w14:paraId="0DBCBE0D" w14:textId="77777777" w:rsidR="00426052" w:rsidRDefault="00426052" w:rsidP="00841A1C">
      <w:pPr>
        <w:pStyle w:val="Folgeabsatz"/>
        <w:numPr>
          <w:ilvl w:val="0"/>
          <w:numId w:val="37"/>
        </w:numPr>
      </w:pPr>
      <w:r>
        <w:t xml:space="preserve">15% der Tokens in der </w:t>
      </w:r>
      <w:proofErr w:type="spellStart"/>
      <w:r>
        <w:t>Inputsequenz</w:t>
      </w:r>
      <w:proofErr w:type="spellEnd"/>
      <w:r>
        <w:t xml:space="preserve"> </w:t>
      </w:r>
      <w:proofErr w:type="spellStart"/>
      <w:r>
        <w:t>werden</w:t>
      </w:r>
      <w:proofErr w:type="spellEnd"/>
      <w:r>
        <w:t xml:space="preserve"> </w:t>
      </w:r>
      <w:proofErr w:type="spellStart"/>
      <w:r>
        <w:t>ausgewählt</w:t>
      </w:r>
      <w:proofErr w:type="spellEnd"/>
    </w:p>
    <w:p w14:paraId="7C51C8E6" w14:textId="77777777" w:rsidR="00426052" w:rsidRDefault="00426052" w:rsidP="00426052">
      <w:pPr>
        <w:pStyle w:val="Folgeabsatz"/>
        <w:numPr>
          <w:ilvl w:val="1"/>
          <w:numId w:val="37"/>
        </w:numPr>
      </w:pPr>
      <w:r>
        <w:t>80% of the time: replace token with [MASK]</w:t>
      </w:r>
    </w:p>
    <w:p w14:paraId="6DC7D7A6" w14:textId="77777777" w:rsidR="00426052" w:rsidRDefault="00426052" w:rsidP="00426052">
      <w:pPr>
        <w:pStyle w:val="Folgeabsatz"/>
        <w:numPr>
          <w:ilvl w:val="1"/>
          <w:numId w:val="37"/>
        </w:numPr>
      </w:pPr>
      <w:r>
        <w:lastRenderedPageBreak/>
        <w:t>10%: replace word with random word</w:t>
      </w:r>
    </w:p>
    <w:p w14:paraId="261DE384" w14:textId="77777777" w:rsidR="00426052" w:rsidRDefault="00426052" w:rsidP="00426052">
      <w:pPr>
        <w:pStyle w:val="Folgeabsatz"/>
        <w:numPr>
          <w:ilvl w:val="1"/>
          <w:numId w:val="37"/>
        </w:numPr>
      </w:pPr>
      <w:r>
        <w:t xml:space="preserve">10%: keep word unchanged (to bias the representation towards the actual observed word </w:t>
      </w:r>
    </w:p>
    <w:p w14:paraId="10DD39BB" w14:textId="63AE0C5A" w:rsidR="00841A1C" w:rsidRDefault="00426052" w:rsidP="00426052">
      <w:pPr>
        <w:pStyle w:val="Folgeabsatz"/>
        <w:numPr>
          <w:ilvl w:val="1"/>
          <w:numId w:val="37"/>
        </w:numPr>
      </w:pPr>
      <w:r>
        <w:t xml:space="preserve">Das Model </w:t>
      </w:r>
      <w:proofErr w:type="spellStart"/>
      <w:r>
        <w:t>versucht</w:t>
      </w:r>
      <w:proofErr w:type="spellEnd"/>
      <w:r>
        <w:t xml:space="preserve"> </w:t>
      </w:r>
      <w:proofErr w:type="spellStart"/>
      <w:r>
        <w:t>dann</w:t>
      </w:r>
      <w:proofErr w:type="spellEnd"/>
      <w:r>
        <w:t xml:space="preserve"> to predict the originally masked token based on the left and right context of the sequence.</w:t>
      </w:r>
    </w:p>
    <w:p w14:paraId="271CCAE3" w14:textId="67FF86B3" w:rsidR="00426052" w:rsidRPr="00841A1C" w:rsidRDefault="00426052" w:rsidP="00426052">
      <w:pPr>
        <w:pStyle w:val="Folgeabsatz"/>
        <w:numPr>
          <w:ilvl w:val="2"/>
          <w:numId w:val="37"/>
        </w:numPr>
      </w:pPr>
      <w:proofErr w:type="spellStart"/>
      <w:r>
        <w:t>Vorteil</w:t>
      </w:r>
      <w:proofErr w:type="spellEnd"/>
      <w:r>
        <w:t xml:space="preserve"> </w:t>
      </w:r>
      <w:proofErr w:type="spellStart"/>
      <w:r>
        <w:t>davon</w:t>
      </w:r>
      <w:proofErr w:type="spellEnd"/>
      <w:r>
        <w:t xml:space="preserve"> (von </w:t>
      </w:r>
      <w:proofErr w:type="spellStart"/>
      <w:r>
        <w:t>dem</w:t>
      </w:r>
      <w:proofErr w:type="spellEnd"/>
      <w:r>
        <w:t xml:space="preserve"> </w:t>
      </w:r>
      <w:proofErr w:type="spellStart"/>
      <w:r>
        <w:t>gesamten</w:t>
      </w:r>
      <w:proofErr w:type="spellEnd"/>
      <w:r>
        <w:t xml:space="preserve"> </w:t>
      </w:r>
      <w:proofErr w:type="spellStart"/>
      <w:r>
        <w:t>drei</w:t>
      </w:r>
      <w:proofErr w:type="spellEnd"/>
      <w:r>
        <w:t xml:space="preserve"> </w:t>
      </w:r>
      <w:proofErr w:type="spellStart"/>
      <w:r>
        <w:t>verfahren</w:t>
      </w:r>
      <w:proofErr w:type="spellEnd"/>
      <w:r>
        <w:t xml:space="preserve">): the transformer encoder does not know which words it will be asked to </w:t>
      </w:r>
      <w:proofErr w:type="gramStart"/>
      <w:r>
        <w:t>predict</w:t>
      </w:r>
      <w:proofErr w:type="gramEnd"/>
      <w:r>
        <w:t xml:space="preserve"> or which have been replaced by random words, so it is forced to keep a distributional contextual representation of every input </w:t>
      </w:r>
    </w:p>
    <w:p w14:paraId="7051DF88" w14:textId="4C0262B2" w:rsidR="0050112B" w:rsidRDefault="0050112B" w:rsidP="0050112B">
      <w:pPr>
        <w:pStyle w:val="Folgeabsatz"/>
      </w:pPr>
      <w:r>
        <w:t xml:space="preserve">BERT additionally makes use of the NSP tasks, </w:t>
      </w:r>
    </w:p>
    <w:p w14:paraId="12912CF2" w14:textId="3E71A2D6" w:rsidR="00EF61A9" w:rsidRDefault="00EF61A9" w:rsidP="00EF61A9">
      <w:pPr>
        <w:pStyle w:val="Folgeabsatz"/>
        <w:numPr>
          <w:ilvl w:val="0"/>
          <w:numId w:val="37"/>
        </w:numPr>
      </w:pPr>
      <w:r>
        <w:t>To understand the relationship between two sentences</w:t>
      </w:r>
    </w:p>
    <w:p w14:paraId="2880B9D2" w14:textId="26AB810A" w:rsidR="00EF61A9" w:rsidRDefault="00EF61A9" w:rsidP="00EF61A9">
      <w:pPr>
        <w:pStyle w:val="Folgeabsatz"/>
        <w:numPr>
          <w:ilvl w:val="0"/>
          <w:numId w:val="37"/>
        </w:numPr>
      </w:pPr>
      <w:r>
        <w:t>This is not directly captured by the language modelling</w:t>
      </w:r>
    </w:p>
    <w:p w14:paraId="13C500A7" w14:textId="0274D91B" w:rsidR="00841A1C" w:rsidRDefault="00841A1C" w:rsidP="00841A1C">
      <w:pPr>
        <w:pStyle w:val="Folgeabsatz"/>
        <w:numPr>
          <w:ilvl w:val="0"/>
          <w:numId w:val="37"/>
        </w:numPr>
      </w:pPr>
      <w:r>
        <w:t>Predicting if two input sentences are adjacent to each other</w:t>
      </w:r>
    </w:p>
    <w:p w14:paraId="57B9866C" w14:textId="3BA2133A" w:rsidR="00426052" w:rsidRDefault="00426052" w:rsidP="00841A1C">
      <w:pPr>
        <w:pStyle w:val="Folgeabsatz"/>
        <w:numPr>
          <w:ilvl w:val="0"/>
          <w:numId w:val="37"/>
        </w:numPr>
      </w:pPr>
      <w:r>
        <w:t xml:space="preserve">During training </w:t>
      </w:r>
      <w:proofErr w:type="spellStart"/>
      <w:r>
        <w:t>sind</w:t>
      </w:r>
      <w:proofErr w:type="spellEnd"/>
      <w:r>
        <w:t xml:space="preserve"> 50% der Inputs </w:t>
      </w:r>
      <w:proofErr w:type="spellStart"/>
      <w:r>
        <w:t>tatsächlich</w:t>
      </w:r>
      <w:proofErr w:type="spellEnd"/>
      <w:r>
        <w:t xml:space="preserve"> </w:t>
      </w:r>
      <w:proofErr w:type="spellStart"/>
      <w:r>
        <w:t>nachfolgende</w:t>
      </w:r>
      <w:proofErr w:type="spellEnd"/>
      <w:r>
        <w:t xml:space="preserve"> </w:t>
      </w:r>
      <w:proofErr w:type="spellStart"/>
      <w:r>
        <w:t>Sätze</w:t>
      </w:r>
      <w:proofErr w:type="spellEnd"/>
      <w:r>
        <w:t xml:space="preserve"> und 50% </w:t>
      </w:r>
      <w:proofErr w:type="spellStart"/>
      <w:r>
        <w:t>sind</w:t>
      </w:r>
      <w:proofErr w:type="spellEnd"/>
      <w:r>
        <w:t xml:space="preserve"> random sentences from the pretraining corpus</w:t>
      </w:r>
    </w:p>
    <w:p w14:paraId="5970EB4F" w14:textId="0C961B2B" w:rsidR="00DB1BFC" w:rsidRDefault="00DB1BFC" w:rsidP="00DB1BFC">
      <w:pPr>
        <w:pStyle w:val="berschrift3"/>
      </w:pPr>
      <w:bookmarkStart w:id="11" w:name="_Toc96290421"/>
      <w:r>
        <w:t>General BERT workflow</w:t>
      </w:r>
      <w:r w:rsidR="00F51ADA">
        <w:t>/ Input/Output representations</w:t>
      </w:r>
      <w:bookmarkEnd w:id="11"/>
    </w:p>
    <w:p w14:paraId="698B4080" w14:textId="77777777" w:rsidR="00AE5E9C" w:rsidRDefault="00AE5E9C" w:rsidP="00AE5E9C">
      <w:pPr>
        <w:pStyle w:val="Folgeabsatz"/>
        <w:numPr>
          <w:ilvl w:val="0"/>
          <w:numId w:val="37"/>
        </w:numPr>
      </w:pPr>
      <w:r>
        <w:t xml:space="preserve">Ende: </w:t>
      </w:r>
      <w:proofErr w:type="spellStart"/>
      <w:r>
        <w:t>Durch</w:t>
      </w:r>
      <w:proofErr w:type="spellEnd"/>
      <w:r>
        <w:t xml:space="preserve"> open sourcing </w:t>
      </w:r>
      <w:proofErr w:type="spellStart"/>
      <w:r>
        <w:t>konnten</w:t>
      </w:r>
      <w:proofErr w:type="spellEnd"/>
      <w:r>
        <w:t xml:space="preserve"> </w:t>
      </w:r>
      <w:proofErr w:type="spellStart"/>
      <w:r>
        <w:t>viele</w:t>
      </w:r>
      <w:proofErr w:type="spellEnd"/>
      <w:r>
        <w:t xml:space="preserve"> Researchers die </w:t>
      </w:r>
      <w:proofErr w:type="spellStart"/>
      <w:r>
        <w:t>Ergebnisse</w:t>
      </w:r>
      <w:proofErr w:type="spellEnd"/>
      <w:r>
        <w:t xml:space="preserve"> </w:t>
      </w:r>
      <w:proofErr w:type="spellStart"/>
      <w:r>
        <w:t>reproduzieren</w:t>
      </w:r>
      <w:proofErr w:type="spellEnd"/>
      <w:r>
        <w:t xml:space="preserve"> und BERT </w:t>
      </w:r>
      <w:proofErr w:type="spellStart"/>
      <w:r>
        <w:t>für</w:t>
      </w:r>
      <w:proofErr w:type="spellEnd"/>
      <w:r>
        <w:t xml:space="preserve"> </w:t>
      </w:r>
      <w:proofErr w:type="spellStart"/>
      <w:r>
        <w:t>eigene</w:t>
      </w:r>
      <w:proofErr w:type="spellEnd"/>
      <w:r>
        <w:t xml:space="preserve"> </w:t>
      </w:r>
      <w:proofErr w:type="spellStart"/>
      <w:r>
        <w:t>Aufgaben</w:t>
      </w:r>
      <w:proofErr w:type="spellEnd"/>
      <w:r>
        <w:t xml:space="preserve"> </w:t>
      </w:r>
      <w:proofErr w:type="spellStart"/>
      <w:r>
        <w:t>nutzen</w:t>
      </w:r>
      <w:proofErr w:type="spellEnd"/>
    </w:p>
    <w:p w14:paraId="1E3661D1" w14:textId="77777777" w:rsidR="00AE5E9C" w:rsidRDefault="00AE5E9C" w:rsidP="00AE5E9C">
      <w:pPr>
        <w:pStyle w:val="Folgeabsatz"/>
        <w:numPr>
          <w:ilvl w:val="0"/>
          <w:numId w:val="43"/>
        </w:numPr>
      </w:pPr>
      <w:r>
        <w:t>BERT and conversational agents</w:t>
      </w:r>
    </w:p>
    <w:p w14:paraId="1D52300F" w14:textId="7AD4EAFD" w:rsidR="008B5815" w:rsidRPr="008B5815" w:rsidRDefault="008B5815" w:rsidP="00AE5E9C"/>
    <w:p w14:paraId="0726545A" w14:textId="2EDDF169" w:rsidR="005B2357" w:rsidRDefault="008A07FC" w:rsidP="005B2357">
      <w:pPr>
        <w:pStyle w:val="berschrift2"/>
      </w:pPr>
      <w:bookmarkStart w:id="12" w:name="_Toc96290422"/>
      <w:r>
        <w:t>BERT and Conversational Agents</w:t>
      </w:r>
      <w:bookmarkEnd w:id="12"/>
    </w:p>
    <w:p w14:paraId="13831008" w14:textId="27EA2C4D" w:rsidR="00EC3E2E" w:rsidRPr="00EC3E2E" w:rsidRDefault="00EC3E2E" w:rsidP="00EC3E2E">
      <w:pPr>
        <w:pStyle w:val="Listenabsatz"/>
        <w:numPr>
          <w:ilvl w:val="1"/>
          <w:numId w:val="18"/>
        </w:numPr>
      </w:pPr>
      <w:r>
        <w:t>BERTs open sourcing allowed many researchers to apply BERT for their own tasks</w:t>
      </w:r>
    </w:p>
    <w:p w14:paraId="45BC618C" w14:textId="77777777" w:rsidR="00B26322" w:rsidRDefault="00B26322" w:rsidP="00B26322">
      <w:pPr>
        <w:pStyle w:val="Folgeabsatz"/>
        <w:numPr>
          <w:ilvl w:val="1"/>
          <w:numId w:val="18"/>
        </w:numPr>
      </w:pPr>
      <w:proofErr w:type="spellStart"/>
      <w:r>
        <w:t>Kurzer</w:t>
      </w:r>
      <w:proofErr w:type="spellEnd"/>
      <w:r>
        <w:t xml:space="preserve"> </w:t>
      </w:r>
      <w:proofErr w:type="spellStart"/>
      <w:r>
        <w:t>Hintergrund</w:t>
      </w:r>
      <w:proofErr w:type="spellEnd"/>
      <w:r>
        <w:t xml:space="preserve"> </w:t>
      </w:r>
      <w:proofErr w:type="spellStart"/>
      <w:r>
        <w:t>zu</w:t>
      </w:r>
      <w:proofErr w:type="spellEnd"/>
      <w:r>
        <w:t xml:space="preserve"> conversational agents und BERT</w:t>
      </w:r>
    </w:p>
    <w:p w14:paraId="66F70076" w14:textId="77777777" w:rsidR="00B26322" w:rsidRDefault="00B26322" w:rsidP="00B26322">
      <w:pPr>
        <w:pStyle w:val="Folgeabsatz"/>
        <w:numPr>
          <w:ilvl w:val="1"/>
          <w:numId w:val="18"/>
        </w:numPr>
      </w:pPr>
      <w:r>
        <w:t xml:space="preserve">Conversational agents in der </w:t>
      </w:r>
      <w:proofErr w:type="spellStart"/>
      <w:r>
        <w:t>Küche</w:t>
      </w:r>
      <w:proofErr w:type="spellEnd"/>
    </w:p>
    <w:p w14:paraId="2CD9AF72" w14:textId="77777777" w:rsidR="00B26322" w:rsidRDefault="00B26322" w:rsidP="00B26322">
      <w:pPr>
        <w:pStyle w:val="Folgeabsatz"/>
        <w:numPr>
          <w:ilvl w:val="1"/>
          <w:numId w:val="18"/>
        </w:numPr>
      </w:pPr>
      <w:proofErr w:type="spellStart"/>
      <w:r>
        <w:t>Verbnidung</w:t>
      </w:r>
      <w:proofErr w:type="spellEnd"/>
      <w:r>
        <w:t xml:space="preserve"> </w:t>
      </w:r>
      <w:proofErr w:type="spellStart"/>
      <w:r>
        <w:t>zw</w:t>
      </w:r>
      <w:proofErr w:type="spellEnd"/>
      <w:r>
        <w:t xml:space="preserve">. Den </w:t>
      </w:r>
      <w:proofErr w:type="spellStart"/>
      <w:r>
        <w:t>beiden</w:t>
      </w:r>
      <w:proofErr w:type="spellEnd"/>
      <w:r>
        <w:t xml:space="preserve"> </w:t>
      </w:r>
      <w:proofErr w:type="spellStart"/>
      <w:r>
        <w:t>herstellen</w:t>
      </w:r>
      <w:proofErr w:type="spellEnd"/>
    </w:p>
    <w:p w14:paraId="362C7691" w14:textId="77777777" w:rsidR="00B26322" w:rsidRDefault="00B26322" w:rsidP="00B26322">
      <w:pPr>
        <w:pStyle w:val="Folgeabsatz"/>
        <w:numPr>
          <w:ilvl w:val="1"/>
          <w:numId w:val="18"/>
        </w:numPr>
      </w:pPr>
      <w:r>
        <w:t xml:space="preserve">Problem von BERT </w:t>
      </w:r>
      <w:proofErr w:type="spellStart"/>
      <w:r>
        <w:t>anteasern</w:t>
      </w:r>
      <w:proofErr w:type="spellEnd"/>
    </w:p>
    <w:p w14:paraId="20E15C91" w14:textId="00A8FD13" w:rsidR="00B26322" w:rsidRDefault="00B26322" w:rsidP="00B26322"/>
    <w:p w14:paraId="6E015F92" w14:textId="77777777" w:rsidR="00B26322" w:rsidRPr="00B26322" w:rsidRDefault="00B26322" w:rsidP="00B26322">
      <w:pPr>
        <w:pStyle w:val="Folgeabsatz"/>
      </w:pPr>
    </w:p>
    <w:p w14:paraId="702B7D7A" w14:textId="77777777" w:rsidR="005C0828" w:rsidRDefault="005C0828" w:rsidP="005C0828">
      <w:pPr>
        <w:pStyle w:val="Folgeabsatz"/>
        <w:numPr>
          <w:ilvl w:val="0"/>
          <w:numId w:val="22"/>
        </w:numPr>
      </w:pPr>
      <w:r>
        <w:lastRenderedPageBreak/>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4F7997F9" w14:textId="77777777" w:rsidR="005C0828" w:rsidRDefault="005C0828" w:rsidP="005C0828">
      <w:pPr>
        <w:pStyle w:val="Folgeabsatz"/>
        <w:numPr>
          <w:ilvl w:val="0"/>
          <w:numId w:val="22"/>
        </w:numPr>
      </w:pPr>
      <w:proofErr w:type="gramStart"/>
      <w:r>
        <w:t>Die</w:t>
      </w:r>
      <w:proofErr w:type="gramEnd"/>
      <w:r>
        <w:t xml:space="preserv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6A7300FD" w14:textId="77A53265" w:rsidR="0017474D" w:rsidRPr="0017474D" w:rsidRDefault="008A07FC" w:rsidP="0017474D">
      <w:pPr>
        <w:pStyle w:val="berschrift2"/>
      </w:pPr>
      <w:bookmarkStart w:id="13" w:name="_Toc96290423"/>
      <w:r>
        <w:t xml:space="preserve">Adapting BERT for </w:t>
      </w:r>
      <w:r w:rsidR="009F1103">
        <w:t>D</w:t>
      </w:r>
      <w:r>
        <w:t>ifferent Domains</w:t>
      </w:r>
      <w:bookmarkEnd w:id="13"/>
    </w:p>
    <w:p w14:paraId="35574253" w14:textId="64B7D9BD" w:rsidR="001574FD" w:rsidRPr="001574FD" w:rsidRDefault="001574FD" w:rsidP="001574FD">
      <w:pPr>
        <w:pStyle w:val="Listenabsatz"/>
        <w:numPr>
          <w:ilvl w:val="0"/>
          <w:numId w:val="37"/>
        </w:numPr>
      </w:pPr>
      <w:r>
        <w:t xml:space="preserve">See </w:t>
      </w:r>
      <w:hyperlink r:id="rId10" w:history="1">
        <w:r w:rsidRPr="000C2BEC">
          <w:rPr>
            <w:rStyle w:val="Hyperlink"/>
          </w:rPr>
          <w:t>https://arxiv.org/abs/1812.11806</w:t>
        </w:r>
      </w:hyperlink>
      <w:r>
        <w:t xml:space="preserve"> “An introduction to domain adaptation and transfer learning”</w:t>
      </w:r>
    </w:p>
    <w:p w14:paraId="1F464CB8" w14:textId="77777777" w:rsidR="00B26322" w:rsidRDefault="00B26322" w:rsidP="00B26322">
      <w:pPr>
        <w:pStyle w:val="Folgeabsatz"/>
        <w:numPr>
          <w:ilvl w:val="0"/>
          <w:numId w:val="37"/>
        </w:numPr>
      </w:pPr>
      <w:proofErr w:type="spellStart"/>
      <w:r>
        <w:t>Welche</w:t>
      </w:r>
      <w:proofErr w:type="spellEnd"/>
      <w:r>
        <w:t xml:space="preserve"> </w:t>
      </w:r>
      <w:proofErr w:type="spellStart"/>
      <w:r>
        <w:t>Ansätze</w:t>
      </w:r>
      <w:proofErr w:type="spellEnd"/>
      <w:r>
        <w:t xml:space="preserve"> </w:t>
      </w:r>
      <w:proofErr w:type="spellStart"/>
      <w:r>
        <w:t>existieren</w:t>
      </w:r>
      <w:proofErr w:type="spellEnd"/>
      <w:r>
        <w:t xml:space="preserve"> in der </w:t>
      </w:r>
      <w:proofErr w:type="spellStart"/>
      <w:r>
        <w:t>Literatur</w:t>
      </w:r>
      <w:proofErr w:type="spellEnd"/>
      <w:r>
        <w:t xml:space="preserve"> und was </w:t>
      </w:r>
      <w:proofErr w:type="spellStart"/>
      <w:r>
        <w:t>sind</w:t>
      </w:r>
      <w:proofErr w:type="spellEnd"/>
      <w:r>
        <w:t xml:space="preserve"> </w:t>
      </w:r>
      <w:proofErr w:type="spellStart"/>
      <w:r>
        <w:t>jeweils</w:t>
      </w:r>
      <w:proofErr w:type="spellEnd"/>
      <w:r>
        <w:t xml:space="preserve"> </w:t>
      </w:r>
      <w:proofErr w:type="spellStart"/>
      <w:r>
        <w:t>vor</w:t>
      </w:r>
      <w:proofErr w:type="spellEnd"/>
      <w:r>
        <w:t xml:space="preserve"> und </w:t>
      </w:r>
      <w:proofErr w:type="spellStart"/>
      <w:r>
        <w:t>nachteile</w:t>
      </w:r>
      <w:proofErr w:type="spellEnd"/>
    </w:p>
    <w:p w14:paraId="66FA0469" w14:textId="77777777" w:rsidR="00B26322" w:rsidRDefault="00B26322" w:rsidP="00B26322">
      <w:pPr>
        <w:pStyle w:val="Folgeabsatz"/>
        <w:numPr>
          <w:ilvl w:val="0"/>
          <w:numId w:val="37"/>
        </w:numPr>
      </w:pPr>
      <w:r>
        <w:t xml:space="preserve">Ich </w:t>
      </w:r>
      <w:proofErr w:type="spellStart"/>
      <w:r>
        <w:t>nehme</w:t>
      </w:r>
      <w:proofErr w:type="spellEnd"/>
      <w:r>
        <w:t xml:space="preserve"> DAPT, da …</w:t>
      </w:r>
    </w:p>
    <w:p w14:paraId="20881A9F" w14:textId="77777777" w:rsidR="00B26322" w:rsidRDefault="00B26322" w:rsidP="00B26322">
      <w:pPr>
        <w:pStyle w:val="Folgeabsatz"/>
        <w:numPr>
          <w:ilvl w:val="0"/>
          <w:numId w:val="37"/>
        </w:numPr>
      </w:pPr>
      <w:r>
        <w:t xml:space="preserve">BERT </w:t>
      </w:r>
      <w:proofErr w:type="spellStart"/>
      <w:r>
        <w:t>wurde</w:t>
      </w:r>
      <w:proofErr w:type="spellEnd"/>
      <w:r>
        <w:t xml:space="preserve"> </w:t>
      </w:r>
      <w:proofErr w:type="spellStart"/>
      <w:r>
        <w:t>inzwischen</w:t>
      </w:r>
      <w:proofErr w:type="spellEnd"/>
      <w:r>
        <w:t xml:space="preserve"> </w:t>
      </w:r>
      <w:proofErr w:type="spellStart"/>
      <w:r>
        <w:t>für</w:t>
      </w:r>
      <w:proofErr w:type="spellEnd"/>
      <w:r>
        <w:t xml:space="preserve"> die </w:t>
      </w:r>
      <w:proofErr w:type="spellStart"/>
      <w:r>
        <w:t>verschiedensten</w:t>
      </w:r>
      <w:proofErr w:type="spellEnd"/>
      <w:r>
        <w:t xml:space="preserve"> </w:t>
      </w:r>
      <w:proofErr w:type="spellStart"/>
      <w:r>
        <w:t>Domänen</w:t>
      </w:r>
      <w:proofErr w:type="spellEnd"/>
      <w:r>
        <w:t xml:space="preserve"> </w:t>
      </w:r>
      <w:proofErr w:type="spellStart"/>
      <w:r>
        <w:t>angepasst</w:t>
      </w:r>
      <w:proofErr w:type="spellEnd"/>
      <w:r>
        <w:t xml:space="preserve">, </w:t>
      </w:r>
      <w:proofErr w:type="spellStart"/>
      <w:r>
        <w:t>bspw</w:t>
      </w:r>
      <w:proofErr w:type="spellEnd"/>
      <w:r>
        <w:t>. …</w:t>
      </w:r>
    </w:p>
    <w:p w14:paraId="2071FD83" w14:textId="77777777" w:rsidR="00B26322" w:rsidRDefault="00B26322" w:rsidP="00B26322">
      <w:pPr>
        <w:pStyle w:val="Folgeabsatz"/>
        <w:numPr>
          <w:ilvl w:val="0"/>
          <w:numId w:val="37"/>
        </w:numPr>
      </w:pPr>
      <w:r>
        <w:t xml:space="preserve">BERT models for cooking domain sin dim </w:t>
      </w:r>
      <w:proofErr w:type="spellStart"/>
      <w:r>
        <w:t>nächsten</w:t>
      </w:r>
      <w:proofErr w:type="spellEnd"/>
      <w:r>
        <w:t xml:space="preserve"> </w:t>
      </w:r>
      <w:proofErr w:type="spellStart"/>
      <w:r>
        <w:t>Kapitel</w:t>
      </w:r>
      <w:proofErr w:type="spellEnd"/>
      <w:r>
        <w:t xml:space="preserve"> </w:t>
      </w:r>
      <w:proofErr w:type="spellStart"/>
      <w:r>
        <w:t>zusammengefasst</w:t>
      </w:r>
      <w:proofErr w:type="spellEnd"/>
    </w:p>
    <w:p w14:paraId="50174376" w14:textId="77777777" w:rsidR="00B26322" w:rsidRDefault="00B26322" w:rsidP="00B26322">
      <w:pPr>
        <w:pStyle w:val="Folgeabsatz"/>
        <w:numPr>
          <w:ilvl w:val="0"/>
          <w:numId w:val="43"/>
        </w:numPr>
      </w:pPr>
      <w:r>
        <w:t>BERT for cooking domain</w:t>
      </w:r>
    </w:p>
    <w:p w14:paraId="2783DA8A" w14:textId="77777777" w:rsidR="00B26322" w:rsidRDefault="00B26322" w:rsidP="00B26322">
      <w:pPr>
        <w:pStyle w:val="Folgeabsatz"/>
        <w:numPr>
          <w:ilvl w:val="0"/>
          <w:numId w:val="37"/>
        </w:numPr>
      </w:pPr>
      <w:r>
        <w:t xml:space="preserve">Es </w:t>
      </w:r>
      <w:proofErr w:type="spellStart"/>
      <w:r>
        <w:t>gibt</w:t>
      </w:r>
      <w:proofErr w:type="spellEnd"/>
      <w:r>
        <w:t xml:space="preserve"> </w:t>
      </w:r>
      <w:proofErr w:type="spellStart"/>
      <w:r>
        <w:t>schon</w:t>
      </w:r>
      <w:proofErr w:type="spellEnd"/>
      <w:r>
        <w:t xml:space="preserve"> </w:t>
      </w:r>
      <w:proofErr w:type="spellStart"/>
      <w:r>
        <w:t>arbeiten</w:t>
      </w:r>
      <w:proofErr w:type="spellEnd"/>
      <w:r>
        <w:t xml:space="preserve">, die BERT </w:t>
      </w:r>
      <w:proofErr w:type="spellStart"/>
      <w:r>
        <w:t>für</w:t>
      </w:r>
      <w:proofErr w:type="spellEnd"/>
      <w:r>
        <w:t xml:space="preserve"> die </w:t>
      </w:r>
      <w:proofErr w:type="spellStart"/>
      <w:r>
        <w:t>Kochdomäne</w:t>
      </w:r>
      <w:proofErr w:type="spellEnd"/>
      <w:r>
        <w:t xml:space="preserve"> </w:t>
      </w:r>
      <w:proofErr w:type="spellStart"/>
      <w:r>
        <w:t>anpassen</w:t>
      </w:r>
      <w:proofErr w:type="spellEnd"/>
    </w:p>
    <w:p w14:paraId="08639D5A" w14:textId="77777777" w:rsidR="00B26322" w:rsidRDefault="00B26322" w:rsidP="00B26322">
      <w:pPr>
        <w:pStyle w:val="Folgeabsatz"/>
        <w:numPr>
          <w:ilvl w:val="0"/>
          <w:numId w:val="37"/>
        </w:numPr>
      </w:pPr>
      <w:proofErr w:type="spellStart"/>
      <w:r>
        <w:t>FoodBERT</w:t>
      </w:r>
      <w:proofErr w:type="spellEnd"/>
      <w:r>
        <w:t xml:space="preserve">: </w:t>
      </w:r>
      <w:proofErr w:type="spellStart"/>
      <w:r>
        <w:t>weniger</w:t>
      </w:r>
      <w:proofErr w:type="spellEnd"/>
      <w:r>
        <w:t xml:space="preserve"> </w:t>
      </w:r>
      <w:proofErr w:type="spellStart"/>
      <w:r>
        <w:t>Daten</w:t>
      </w:r>
      <w:proofErr w:type="spellEnd"/>
      <w:r>
        <w:t xml:space="preserve">, </w:t>
      </w:r>
      <w:proofErr w:type="spellStart"/>
      <w:r>
        <w:t>nur</w:t>
      </w:r>
      <w:proofErr w:type="spellEnd"/>
      <w:r>
        <w:t xml:space="preserve"> </w:t>
      </w:r>
      <w:proofErr w:type="spellStart"/>
      <w:r>
        <w:t>für</w:t>
      </w:r>
      <w:proofErr w:type="spellEnd"/>
      <w:r>
        <w:t xml:space="preserve"> </w:t>
      </w:r>
      <w:proofErr w:type="spellStart"/>
      <w:r>
        <w:t>sehr</w:t>
      </w:r>
      <w:proofErr w:type="spellEnd"/>
      <w:r>
        <w:t xml:space="preserve"> </w:t>
      </w:r>
      <w:proofErr w:type="spellStart"/>
      <w:r>
        <w:t>spezielle</w:t>
      </w:r>
      <w:proofErr w:type="spellEnd"/>
      <w:r>
        <w:t xml:space="preserve"> Aufgabe </w:t>
      </w:r>
      <w:proofErr w:type="spellStart"/>
      <w:r>
        <w:t>getestet</w:t>
      </w:r>
      <w:proofErr w:type="spellEnd"/>
      <w:r>
        <w:t xml:space="preserve"> und </w:t>
      </w:r>
      <w:proofErr w:type="spellStart"/>
      <w:r>
        <w:t>nicht</w:t>
      </w:r>
      <w:proofErr w:type="spellEnd"/>
      <w:r>
        <w:t xml:space="preserve"> auf CAs </w:t>
      </w:r>
      <w:proofErr w:type="spellStart"/>
      <w:r>
        <w:t>ausgerichtet</w:t>
      </w:r>
      <w:proofErr w:type="spellEnd"/>
    </w:p>
    <w:p w14:paraId="70984887" w14:textId="77777777" w:rsidR="00B26322" w:rsidRDefault="00B26322" w:rsidP="00B26322">
      <w:pPr>
        <w:pStyle w:val="Folgeabsatz"/>
        <w:numPr>
          <w:ilvl w:val="0"/>
          <w:numId w:val="37"/>
        </w:numPr>
      </w:pPr>
      <w:proofErr w:type="spellStart"/>
      <w:r>
        <w:t>MenuNER</w:t>
      </w:r>
      <w:proofErr w:type="spellEnd"/>
      <w:r>
        <w:t xml:space="preserve"> (</w:t>
      </w:r>
      <w:proofErr w:type="spellStart"/>
      <w:r>
        <w:t>eher</w:t>
      </w:r>
      <w:proofErr w:type="spellEnd"/>
      <w:r>
        <w:t xml:space="preserve"> die Restaurant </w:t>
      </w:r>
      <w:proofErr w:type="spellStart"/>
      <w:r>
        <w:t>domäne</w:t>
      </w:r>
      <w:proofErr w:type="spellEnd"/>
      <w:r>
        <w:t>)</w:t>
      </w:r>
    </w:p>
    <w:p w14:paraId="1D236426" w14:textId="77777777" w:rsidR="00B26322" w:rsidRDefault="00B26322" w:rsidP="00B26322">
      <w:pPr>
        <w:pStyle w:val="Folgeabsatz"/>
        <w:numPr>
          <w:ilvl w:val="0"/>
          <w:numId w:val="43"/>
        </w:numPr>
      </w:pPr>
      <w:r>
        <w:t xml:space="preserve">Summary and Key Differentiators </w:t>
      </w:r>
    </w:p>
    <w:p w14:paraId="71C5B814" w14:textId="77777777" w:rsidR="00B26322" w:rsidRDefault="00B26322" w:rsidP="00B26322">
      <w:pPr>
        <w:pStyle w:val="Folgeabsatz"/>
        <w:numPr>
          <w:ilvl w:val="0"/>
          <w:numId w:val="37"/>
        </w:numPr>
      </w:pPr>
      <w:r>
        <w:t xml:space="preserve">BERT </w:t>
      </w:r>
      <w:proofErr w:type="spellStart"/>
      <w:r>
        <w:t>ist</w:t>
      </w:r>
      <w:proofErr w:type="spellEnd"/>
      <w:r>
        <w:t xml:space="preserve"> toll und </w:t>
      </w:r>
      <w:proofErr w:type="spellStart"/>
      <w:r>
        <w:t>wird</w:t>
      </w:r>
      <w:proofErr w:type="spellEnd"/>
      <w:r>
        <w:t xml:space="preserve"> </w:t>
      </w:r>
      <w:proofErr w:type="spellStart"/>
      <w:r>
        <w:t>auch</w:t>
      </w:r>
      <w:proofErr w:type="spellEnd"/>
      <w:r>
        <w:t xml:space="preserve"> </w:t>
      </w:r>
      <w:proofErr w:type="spellStart"/>
      <w:r>
        <w:t>schon</w:t>
      </w:r>
      <w:proofErr w:type="spellEnd"/>
      <w:r>
        <w:t xml:space="preserve"> </w:t>
      </w:r>
      <w:proofErr w:type="spellStart"/>
      <w:r>
        <w:t>für</w:t>
      </w:r>
      <w:proofErr w:type="spellEnd"/>
      <w:r>
        <w:t xml:space="preserve"> CAs </w:t>
      </w:r>
      <w:proofErr w:type="spellStart"/>
      <w:r>
        <w:t>eingesetzt</w:t>
      </w:r>
      <w:proofErr w:type="spellEnd"/>
    </w:p>
    <w:p w14:paraId="4933D2E6" w14:textId="77777777" w:rsidR="00B26322" w:rsidRDefault="00B26322" w:rsidP="00B26322">
      <w:pPr>
        <w:pStyle w:val="Folgeabsatz"/>
        <w:numPr>
          <w:ilvl w:val="0"/>
          <w:numId w:val="37"/>
        </w:numPr>
      </w:pPr>
      <w:r>
        <w:t xml:space="preserve">BERT </w:t>
      </w:r>
      <w:proofErr w:type="spellStart"/>
      <w:r>
        <w:t>fehlt</w:t>
      </w:r>
      <w:proofErr w:type="spellEnd"/>
      <w:r>
        <w:t xml:space="preserve"> </w:t>
      </w:r>
      <w:proofErr w:type="spellStart"/>
      <w:r>
        <w:t>domänenspez</w:t>
      </w:r>
      <w:proofErr w:type="spellEnd"/>
      <w:r>
        <w:t>. Wissen</w:t>
      </w:r>
    </w:p>
    <w:p w14:paraId="642E904D" w14:textId="77777777" w:rsidR="00B26322" w:rsidRDefault="00B26322" w:rsidP="00B26322">
      <w:pPr>
        <w:pStyle w:val="Folgeabsatz"/>
        <w:numPr>
          <w:ilvl w:val="0"/>
          <w:numId w:val="37"/>
        </w:numPr>
      </w:pPr>
      <w:r>
        <w:t xml:space="preserve">BERT </w:t>
      </w:r>
      <w:proofErr w:type="spellStart"/>
      <w:r>
        <w:t>gibts</w:t>
      </w:r>
      <w:proofErr w:type="spellEnd"/>
      <w:r>
        <w:t xml:space="preserve"> </w:t>
      </w:r>
      <w:proofErr w:type="spellStart"/>
      <w:r>
        <w:t>für</w:t>
      </w:r>
      <w:proofErr w:type="spellEnd"/>
      <w:r>
        <w:t xml:space="preserve"> </w:t>
      </w:r>
      <w:proofErr w:type="spellStart"/>
      <w:r>
        <w:t>viele</w:t>
      </w:r>
      <w:proofErr w:type="spellEnd"/>
      <w:r>
        <w:t xml:space="preserve"> </w:t>
      </w:r>
      <w:proofErr w:type="spellStart"/>
      <w:r>
        <w:t>Domänen</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nicht</w:t>
      </w:r>
      <w:proofErr w:type="spellEnd"/>
      <w:r>
        <w:t xml:space="preserve"> </w:t>
      </w:r>
      <w:proofErr w:type="spellStart"/>
      <w:r>
        <w:t>wirklich</w:t>
      </w:r>
      <w:proofErr w:type="spellEnd"/>
      <w:r>
        <w:t xml:space="preserve"> </w:t>
      </w:r>
      <w:proofErr w:type="spellStart"/>
      <w:r>
        <w:t>für</w:t>
      </w:r>
      <w:proofErr w:type="spellEnd"/>
      <w:r>
        <w:t xml:space="preserve"> die </w:t>
      </w:r>
      <w:proofErr w:type="spellStart"/>
      <w:r>
        <w:t>Kochdomäne</w:t>
      </w:r>
      <w:proofErr w:type="spellEnd"/>
    </w:p>
    <w:p w14:paraId="6962D680" w14:textId="77777777" w:rsidR="00B26322" w:rsidRPr="008F16C6" w:rsidRDefault="00B26322" w:rsidP="00B26322">
      <w:pPr>
        <w:pStyle w:val="Folgeabsatz"/>
        <w:numPr>
          <w:ilvl w:val="0"/>
          <w:numId w:val="37"/>
        </w:numPr>
      </w:pPr>
    </w:p>
    <w:p w14:paraId="326D1EE0" w14:textId="77777777" w:rsidR="00B26322" w:rsidRPr="00B26322" w:rsidRDefault="00B26322" w:rsidP="00B26322"/>
    <w:p w14:paraId="7432C885" w14:textId="5C09D4E6" w:rsidR="00905823" w:rsidRPr="00905823" w:rsidRDefault="00905823" w:rsidP="00B26322">
      <w:pPr>
        <w:pStyle w:val="CitaviBibliographySubheading8"/>
        <w:numPr>
          <w:ilvl w:val="0"/>
          <w:numId w:val="0"/>
        </w:numPr>
      </w:pPr>
    </w:p>
    <w:p w14:paraId="42042148" w14:textId="3C6CDFD5" w:rsidR="00254360" w:rsidRDefault="00254360" w:rsidP="00DA2470">
      <w:pPr>
        <w:pStyle w:val="Listenabsatz"/>
        <w:numPr>
          <w:ilvl w:val="0"/>
          <w:numId w:val="17"/>
        </w:numPr>
        <w:rPr>
          <w:highlight w:val="yellow"/>
        </w:rPr>
      </w:pPr>
      <w:proofErr w:type="spellStart"/>
      <w:r w:rsidRPr="00557E8E">
        <w:rPr>
          <w:highlight w:val="yellow"/>
        </w:rPr>
        <w:t>FoodBERT</w:t>
      </w:r>
      <w:proofErr w:type="spellEnd"/>
      <w:r w:rsidRPr="00557E8E">
        <w:rPr>
          <w:highlight w:val="yellow"/>
        </w:rPr>
        <w:t xml:space="preserve">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sidR="003A56B8">
        <w:rPr>
          <w:highlight w:val="yellow"/>
        </w:rPr>
        <w:t xml:space="preserve"> </w:t>
      </w:r>
      <w:r w:rsidR="00905823">
        <w:rPr>
          <w:highlight w:val="yellow"/>
        </w:rPr>
        <w:t xml:space="preserve">+ NER Paper </w:t>
      </w:r>
      <w:proofErr w:type="spellStart"/>
      <w:r w:rsidR="00905823">
        <w:rPr>
          <w:highlight w:val="yellow"/>
        </w:rPr>
        <w:t>zu</w:t>
      </w:r>
      <w:proofErr w:type="spellEnd"/>
      <w:r w:rsidR="00905823">
        <w:rPr>
          <w:highlight w:val="yellow"/>
        </w:rPr>
        <w:t xml:space="preserve"> </w:t>
      </w:r>
      <w:proofErr w:type="spellStart"/>
      <w:r w:rsidR="00905823">
        <w:rPr>
          <w:highlight w:val="yellow"/>
        </w:rPr>
        <w:t>FoodBase</w:t>
      </w:r>
      <w:proofErr w:type="spellEnd"/>
    </w:p>
    <w:p w14:paraId="5466EA7D" w14:textId="77777777" w:rsidR="002266FA" w:rsidRDefault="002266FA" w:rsidP="002266FA">
      <w:pPr>
        <w:pStyle w:val="Folgeabsatz"/>
        <w:numPr>
          <w:ilvl w:val="0"/>
          <w:numId w:val="20"/>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B3E8E56" w14:textId="77777777" w:rsidR="002266FA" w:rsidRDefault="002266FA" w:rsidP="002266FA">
      <w:pPr>
        <w:pStyle w:val="Folgeabsatz"/>
        <w:numPr>
          <w:ilvl w:val="0"/>
          <w:numId w:val="20"/>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79E7334F" w14:textId="77777777" w:rsidR="002266FA" w:rsidRDefault="002266FA" w:rsidP="002266FA">
      <w:pPr>
        <w:pStyle w:val="Folgeabsatz"/>
        <w:numPr>
          <w:ilvl w:val="0"/>
          <w:numId w:val="21"/>
        </w:numPr>
      </w:pPr>
      <w:r>
        <w:t xml:space="preserve">Foodie </w:t>
      </w:r>
      <w:proofErr w:type="spellStart"/>
      <w:r>
        <w:t>Fooderson</w:t>
      </w:r>
      <w:proofErr w:type="spellEnd"/>
    </w:p>
    <w:p w14:paraId="35A85523" w14:textId="77777777" w:rsidR="002266FA" w:rsidRDefault="00B54405" w:rsidP="002266FA">
      <w:pPr>
        <w:pStyle w:val="Folgeabsatz"/>
        <w:numPr>
          <w:ilvl w:val="0"/>
          <w:numId w:val="21"/>
        </w:numPr>
      </w:pPr>
      <w:hyperlink r:id="rId11"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0D62BF48"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eastAsia="en-US"/>
        </w:rPr>
        <w:t>learningbased</w:t>
      </w:r>
      <w:proofErr w:type="spellEnd"/>
      <w:r w:rsidRPr="00A755B5">
        <w:rPr>
          <w:rFonts w:ascii="Segoe UI" w:hAnsi="Segoe UI" w:cs="Segoe UI"/>
          <w:sz w:val="18"/>
          <w:szCs w:val="18"/>
          <w:lang w:val="en-US" w:eastAsia="en-US"/>
        </w:rPr>
        <w:t xml:space="preserve"> approaches for substitute generation and conduct both a ground truth based and a human evaluation.</w:t>
      </w:r>
      <w:r w:rsidR="00CA41B7">
        <w:rPr>
          <w:rFonts w:ascii="Segoe UI" w:hAnsi="Segoe UI" w:cs="Segoe UI"/>
          <w:sz w:val="18"/>
          <w:szCs w:val="18"/>
          <w:lang w:val="en-US" w:eastAsia="en-US"/>
        </w:rPr>
        <w:t xml:space="preserve"> </w:t>
      </w:r>
      <w:r w:rsidR="008A07FC">
        <w:rPr>
          <w:rFonts w:ascii="Segoe UI" w:hAnsi="Segoe UI" w:cs="Segoe UI"/>
          <w:sz w:val="18"/>
          <w:szCs w:val="18"/>
          <w:lang w:val="en-US" w:eastAsia="en-US"/>
        </w:rPr>
        <w:t>–</w:t>
      </w:r>
      <w:r w:rsidR="00CA41B7">
        <w:rPr>
          <w:rFonts w:ascii="Segoe UI" w:hAnsi="Segoe UI" w:cs="Segoe UI"/>
          <w:sz w:val="18"/>
          <w:szCs w:val="18"/>
          <w:lang w:val="en-US" w:eastAsia="en-US"/>
        </w:rPr>
        <w:t xml:space="preserve"> </w:t>
      </w:r>
      <w:proofErr w:type="spellStart"/>
      <w:r w:rsidR="00CA41B7">
        <w:rPr>
          <w:rFonts w:ascii="Segoe UI" w:hAnsi="Segoe UI" w:cs="Segoe UI"/>
          <w:sz w:val="18"/>
          <w:szCs w:val="18"/>
          <w:lang w:val="en-US" w:eastAsia="en-US"/>
        </w:rPr>
        <w:t>FoodBERT</w:t>
      </w:r>
      <w:proofErr w:type="spellEnd"/>
    </w:p>
    <w:p w14:paraId="2050E115" w14:textId="3CDDC408" w:rsidR="00BE568C" w:rsidRPr="00FB2C33" w:rsidRDefault="00BE568C" w:rsidP="00BE568C">
      <w:pPr>
        <w:pStyle w:val="Folgeabsatz"/>
        <w:numPr>
          <w:ilvl w:val="0"/>
          <w:numId w:val="20"/>
        </w:numPr>
        <w:rPr>
          <w:color w:val="FF0000"/>
          <w:lang w:val="en-US" w:eastAsia="en-US"/>
        </w:rPr>
      </w:pPr>
      <w:proofErr w:type="spellStart"/>
      <w:r w:rsidRPr="00FB2C33">
        <w:rPr>
          <w:color w:val="FF0000"/>
          <w:lang w:val="en-US" w:eastAsia="en-US"/>
        </w:rPr>
        <w:t>Auswirkungen</w:t>
      </w:r>
      <w:proofErr w:type="spellEnd"/>
      <w:r w:rsidRPr="00FB2C33">
        <w:rPr>
          <w:color w:val="FF0000"/>
          <w:lang w:val="en-US" w:eastAsia="en-US"/>
        </w:rPr>
        <w:t xml:space="preserve"> der </w:t>
      </w:r>
      <w:proofErr w:type="spellStart"/>
      <w:r w:rsidRPr="00FB2C33">
        <w:rPr>
          <w:color w:val="FF0000"/>
          <w:lang w:val="en-US" w:eastAsia="en-US"/>
        </w:rPr>
        <w:t>Datenmenge</w:t>
      </w:r>
      <w:proofErr w:type="spellEnd"/>
      <w:r w:rsidRPr="00FB2C33">
        <w:rPr>
          <w:color w:val="FF0000"/>
          <w:lang w:val="en-US" w:eastAsia="en-US"/>
        </w:rPr>
        <w:t xml:space="preserve"> auf DAPT </w:t>
      </w:r>
      <w:proofErr w:type="spellStart"/>
      <w:r w:rsidRPr="00FB2C33">
        <w:rPr>
          <w:color w:val="FF0000"/>
          <w:lang w:val="en-US" w:eastAsia="en-US"/>
        </w:rPr>
        <w:t>kurz</w:t>
      </w:r>
      <w:proofErr w:type="spellEnd"/>
      <w:r w:rsidRPr="00FB2C33">
        <w:rPr>
          <w:color w:val="FF0000"/>
          <w:lang w:val="en-US" w:eastAsia="en-US"/>
        </w:rPr>
        <w:t xml:space="preserve"> </w:t>
      </w:r>
      <w:proofErr w:type="spellStart"/>
      <w:r w:rsidRPr="00FB2C33">
        <w:rPr>
          <w:color w:val="FF0000"/>
          <w:lang w:val="en-US" w:eastAsia="en-US"/>
        </w:rPr>
        <w:t>erläutern</w:t>
      </w:r>
      <w:proofErr w:type="spellEnd"/>
      <w:r w:rsidRPr="00FB2C33">
        <w:rPr>
          <w:color w:val="FF0000"/>
          <w:lang w:val="en-US" w:eastAsia="en-US"/>
        </w:rPr>
        <w:t>.</w:t>
      </w:r>
    </w:p>
    <w:p w14:paraId="1782F9FF" w14:textId="493994A0" w:rsidR="008A07FC" w:rsidRPr="008A07FC" w:rsidRDefault="008A07FC" w:rsidP="008A07FC">
      <w:pPr>
        <w:pStyle w:val="berschrift2"/>
        <w:rPr>
          <w:lang w:val="en-US" w:eastAsia="en-US"/>
        </w:rPr>
      </w:pPr>
      <w:bookmarkStart w:id="14" w:name="_Toc96290424"/>
      <w:r>
        <w:rPr>
          <w:lang w:val="en-US" w:eastAsia="en-US"/>
        </w:rPr>
        <w:t xml:space="preserve">BERT for the </w:t>
      </w:r>
      <w:r w:rsidR="009F1103">
        <w:rPr>
          <w:lang w:val="en-US" w:eastAsia="en-US"/>
        </w:rPr>
        <w:t>C</w:t>
      </w:r>
      <w:r>
        <w:rPr>
          <w:lang w:val="en-US" w:eastAsia="en-US"/>
        </w:rPr>
        <w:t>ooking Domain</w:t>
      </w:r>
      <w:bookmarkEnd w:id="14"/>
    </w:p>
    <w:p w14:paraId="7C8F63F4" w14:textId="0A00BBD9" w:rsidR="009A298E" w:rsidRDefault="009A298E" w:rsidP="009A298E">
      <w:pPr>
        <w:pStyle w:val="Folgeabsatz"/>
        <w:ind w:firstLine="0"/>
        <w:rPr>
          <w:lang w:val="en-US" w:eastAsia="en-US"/>
        </w:rPr>
      </w:pPr>
    </w:p>
    <w:p w14:paraId="59332D27" w14:textId="77CAEC3F" w:rsidR="009A298E" w:rsidRDefault="009A298E" w:rsidP="009A298E">
      <w:pPr>
        <w:pStyle w:val="berschrift2"/>
        <w:rPr>
          <w:lang w:val="en-US" w:eastAsia="en-US"/>
        </w:rPr>
      </w:pPr>
      <w:bookmarkStart w:id="15" w:name="_Toc96290425"/>
      <w:r>
        <w:rPr>
          <w:lang w:val="en-US" w:eastAsia="en-US"/>
        </w:rPr>
        <w:t>Summary</w:t>
      </w:r>
      <w:r w:rsidR="00B26322">
        <w:rPr>
          <w:lang w:val="en-US" w:eastAsia="en-US"/>
        </w:rPr>
        <w:t xml:space="preserve"> and </w:t>
      </w:r>
      <w:r w:rsidR="00432C18">
        <w:rPr>
          <w:lang w:val="en-US" w:eastAsia="en-US"/>
        </w:rPr>
        <w:t xml:space="preserve">Key </w:t>
      </w:r>
      <w:r w:rsidR="00536E08">
        <w:rPr>
          <w:lang w:val="en-US" w:eastAsia="en-US"/>
        </w:rPr>
        <w:t>Differentiators</w:t>
      </w:r>
      <w:bookmarkEnd w:id="15"/>
    </w:p>
    <w:p w14:paraId="1B515202" w14:textId="1401FF7C" w:rsidR="009A298E" w:rsidRDefault="00937699" w:rsidP="009A298E">
      <w:pPr>
        <w:rPr>
          <w:lang w:val="en-US" w:eastAsia="en-US"/>
        </w:rPr>
      </w:pPr>
      <w:proofErr w:type="spellStart"/>
      <w:r>
        <w:rPr>
          <w:lang w:val="en-US" w:eastAsia="en-US"/>
        </w:rPr>
        <w:t>Andere</w:t>
      </w:r>
      <w:proofErr w:type="spellEnd"/>
      <w:r>
        <w:rPr>
          <w:lang w:val="en-US" w:eastAsia="en-US"/>
        </w:rPr>
        <w:t xml:space="preserve"> </w:t>
      </w:r>
      <w:proofErr w:type="spellStart"/>
      <w:r>
        <w:rPr>
          <w:lang w:val="en-US" w:eastAsia="en-US"/>
        </w:rPr>
        <w:t>Arbeiten</w:t>
      </w:r>
      <w:proofErr w:type="spellEnd"/>
      <w:r>
        <w:rPr>
          <w:lang w:val="en-US" w:eastAsia="en-US"/>
        </w:rPr>
        <w:t xml:space="preserve"> </w:t>
      </w:r>
      <w:proofErr w:type="spellStart"/>
      <w:r>
        <w:rPr>
          <w:lang w:val="en-US" w:eastAsia="en-US"/>
        </w:rPr>
        <w:t>haben</w:t>
      </w:r>
      <w:proofErr w:type="spellEnd"/>
      <w:r>
        <w:rPr>
          <w:lang w:val="en-US" w:eastAsia="en-US"/>
        </w:rPr>
        <w:t xml:space="preserve"> BERT </w:t>
      </w:r>
      <w:proofErr w:type="spellStart"/>
      <w:r>
        <w:rPr>
          <w:lang w:val="en-US" w:eastAsia="en-US"/>
        </w:rPr>
        <w:t>zwar</w:t>
      </w:r>
      <w:proofErr w:type="spellEnd"/>
      <w:r>
        <w:rPr>
          <w:lang w:val="en-US" w:eastAsia="en-US"/>
        </w:rPr>
        <w:t xml:space="preserve"> </w:t>
      </w:r>
      <w:proofErr w:type="spellStart"/>
      <w:r>
        <w:rPr>
          <w:lang w:val="en-US" w:eastAsia="en-US"/>
        </w:rPr>
        <w:t>schon</w:t>
      </w:r>
      <w:proofErr w:type="spellEnd"/>
      <w:r>
        <w:rPr>
          <w:lang w:val="en-US" w:eastAsia="en-US"/>
        </w:rPr>
        <w:t xml:space="preserve"> </w:t>
      </w:r>
      <w:proofErr w:type="spellStart"/>
      <w:r>
        <w:rPr>
          <w:lang w:val="en-US" w:eastAsia="en-US"/>
        </w:rPr>
        <w:t>für</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Pr>
          <w:lang w:val="en-US" w:eastAsia="en-US"/>
        </w:rPr>
        <w:t xml:space="preserve">, </w:t>
      </w:r>
      <w:proofErr w:type="spellStart"/>
      <w:r>
        <w:rPr>
          <w:lang w:val="en-US" w:eastAsia="en-US"/>
        </w:rPr>
        <w:t>allerdings</w:t>
      </w:r>
      <w:proofErr w:type="spellEnd"/>
      <w:r>
        <w:rPr>
          <w:lang w:val="en-US" w:eastAsia="en-US"/>
        </w:rPr>
        <w:t xml:space="preserve"> </w:t>
      </w:r>
      <w:proofErr w:type="spellStart"/>
      <w:r>
        <w:rPr>
          <w:lang w:val="en-US" w:eastAsia="en-US"/>
        </w:rPr>
        <w:t>mach</w:t>
      </w:r>
      <w:proofErr w:type="spellEnd"/>
      <w:r>
        <w:rPr>
          <w:lang w:val="en-US" w:eastAsia="en-US"/>
        </w:rPr>
        <w:t xml:space="preserve"> ich 2 </w:t>
      </w:r>
      <w:proofErr w:type="spellStart"/>
      <w:r>
        <w:rPr>
          <w:lang w:val="en-US" w:eastAsia="en-US"/>
        </w:rPr>
        <w:t>Sachen</w:t>
      </w:r>
      <w:proofErr w:type="spellEnd"/>
      <w:r>
        <w:rPr>
          <w:lang w:val="en-US" w:eastAsia="en-US"/>
        </w:rPr>
        <w:t xml:space="preserve"> </w:t>
      </w:r>
      <w:proofErr w:type="spellStart"/>
      <w:r>
        <w:rPr>
          <w:lang w:val="en-US" w:eastAsia="en-US"/>
        </w:rPr>
        <w:t>anders</w:t>
      </w:r>
      <w:proofErr w:type="spellEnd"/>
      <w:r>
        <w:rPr>
          <w:lang w:val="en-US" w:eastAsia="en-US"/>
        </w:rPr>
        <w:t>:</w:t>
      </w:r>
    </w:p>
    <w:p w14:paraId="2BB2F710" w14:textId="2930D99F" w:rsidR="00937699" w:rsidRDefault="00937699" w:rsidP="00937699">
      <w:pPr>
        <w:pStyle w:val="Folgeabsatz"/>
        <w:numPr>
          <w:ilvl w:val="0"/>
          <w:numId w:val="20"/>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56788336" w14:textId="7B799CF0" w:rsidR="00937699" w:rsidRDefault="00937699" w:rsidP="00937699">
      <w:pPr>
        <w:pStyle w:val="Folgeabsatz"/>
        <w:numPr>
          <w:ilvl w:val="0"/>
          <w:numId w:val="20"/>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sidR="00B50566">
        <w:rPr>
          <w:lang w:val="en-US" w:eastAsia="en-US"/>
        </w:rPr>
        <w:t xml:space="preserve"> (</w:t>
      </w:r>
      <w:proofErr w:type="spellStart"/>
      <w:r w:rsidR="00B50566">
        <w:rPr>
          <w:lang w:val="en-US" w:eastAsia="en-US"/>
        </w:rPr>
        <w:t>FoodBERT</w:t>
      </w:r>
      <w:proofErr w:type="spellEnd"/>
      <w:r w:rsidR="00B50566">
        <w:rPr>
          <w:lang w:val="en-US" w:eastAsia="en-US"/>
        </w:rPr>
        <w:t>)</w:t>
      </w:r>
      <w:r>
        <w:rPr>
          <w:lang w:val="en-US" w:eastAsia="en-US"/>
        </w:rPr>
        <w:t xml:space="preserve">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sidR="00B50566">
        <w:rPr>
          <w:lang w:val="en-US" w:eastAsia="en-US"/>
        </w:rPr>
        <w:t xml:space="preserve">/ </w:t>
      </w:r>
      <w:proofErr w:type="spellStart"/>
      <w:r w:rsidR="00B50566">
        <w:rPr>
          <w:lang w:val="en-US" w:eastAsia="en-US"/>
        </w:rPr>
        <w:t>wenigen</w:t>
      </w:r>
      <w:proofErr w:type="spellEnd"/>
      <w:r>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etestet</w:t>
      </w:r>
      <w:proofErr w:type="spellEnd"/>
      <w:r w:rsidR="00B50566">
        <w:rPr>
          <w:lang w:val="en-US" w:eastAsia="en-US"/>
        </w:rPr>
        <w:t xml:space="preserve">. Ich will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ucken</w:t>
      </w:r>
      <w:proofErr w:type="spellEnd"/>
      <w:r w:rsidR="00B50566">
        <w:rPr>
          <w:lang w:val="en-US" w:eastAsia="en-US"/>
        </w:rPr>
        <w:t xml:space="preserve">, </w:t>
      </w:r>
      <w:proofErr w:type="spellStart"/>
      <w:r w:rsidR="00B50566">
        <w:rPr>
          <w:lang w:val="en-US" w:eastAsia="en-US"/>
        </w:rPr>
        <w:t>ob</w:t>
      </w:r>
      <w:proofErr w:type="spellEnd"/>
      <w:r w:rsidR="00B50566">
        <w:rPr>
          <w:lang w:val="en-US" w:eastAsia="en-US"/>
        </w:rPr>
        <w:t xml:space="preserve"> </w:t>
      </w:r>
      <w:proofErr w:type="spellStart"/>
      <w:r w:rsidR="00B50566">
        <w:rPr>
          <w:lang w:val="en-US" w:eastAsia="en-US"/>
        </w:rPr>
        <w:t>sich</w:t>
      </w:r>
      <w:proofErr w:type="spellEnd"/>
      <w:r w:rsidR="00B50566">
        <w:rPr>
          <w:lang w:val="en-US" w:eastAsia="en-US"/>
        </w:rPr>
        <w:t xml:space="preserve"> </w:t>
      </w:r>
      <w:proofErr w:type="spellStart"/>
      <w:r w:rsidR="00B50566">
        <w:rPr>
          <w:lang w:val="en-US" w:eastAsia="en-US"/>
        </w:rPr>
        <w:t>CookBERT</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conversational agents </w:t>
      </w:r>
      <w:proofErr w:type="spellStart"/>
      <w:r w:rsidR="00B50566">
        <w:rPr>
          <w:lang w:val="en-US" w:eastAsia="en-US"/>
        </w:rPr>
        <w:t>im</w:t>
      </w:r>
      <w:proofErr w:type="spellEnd"/>
      <w:r w:rsidR="00B50566">
        <w:rPr>
          <w:lang w:val="en-US" w:eastAsia="en-US"/>
        </w:rPr>
        <w:t xml:space="preserve"> </w:t>
      </w:r>
      <w:proofErr w:type="spellStart"/>
      <w:r w:rsidR="00B50566">
        <w:rPr>
          <w:lang w:val="en-US" w:eastAsia="en-US"/>
        </w:rPr>
        <w:t>Kochbereich</w:t>
      </w:r>
      <w:proofErr w:type="spellEnd"/>
      <w:r w:rsidR="00B50566">
        <w:rPr>
          <w:lang w:val="en-US" w:eastAsia="en-US"/>
        </w:rPr>
        <w:t xml:space="preserve"> </w:t>
      </w:r>
      <w:proofErr w:type="spellStart"/>
      <w:r w:rsidR="00B50566">
        <w:rPr>
          <w:lang w:val="en-US" w:eastAsia="en-US"/>
        </w:rPr>
        <w:t>eignet</w:t>
      </w:r>
      <w:proofErr w:type="spellEnd"/>
      <w:r w:rsidR="00B50566">
        <w:rPr>
          <w:lang w:val="en-US" w:eastAsia="en-US"/>
        </w:rPr>
        <w:t xml:space="preserve">, </w:t>
      </w:r>
      <w:proofErr w:type="spellStart"/>
      <w:r w:rsidR="00B50566">
        <w:rPr>
          <w:lang w:val="en-US" w:eastAsia="en-US"/>
        </w:rPr>
        <w:t>indem</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relevante</w:t>
      </w:r>
      <w:proofErr w:type="spellEnd"/>
      <w:r w:rsidR="00B50566">
        <w:rPr>
          <w:lang w:val="en-US" w:eastAsia="en-US"/>
        </w:rPr>
        <w:t xml:space="preserve"> Tasks </w:t>
      </w:r>
      <w:proofErr w:type="spellStart"/>
      <w:r w:rsidR="001A0C3A">
        <w:rPr>
          <w:lang w:val="en-US" w:eastAsia="en-US"/>
        </w:rPr>
        <w:t>ausgewertet</w:t>
      </w:r>
      <w:proofErr w:type="spellEnd"/>
      <w:r w:rsidR="001A0C3A">
        <w:rPr>
          <w:lang w:val="en-US" w:eastAsia="en-US"/>
        </w:rPr>
        <w:t xml:space="preserve"> </w:t>
      </w:r>
      <w:proofErr w:type="spellStart"/>
      <w:r w:rsidR="001A0C3A">
        <w:rPr>
          <w:lang w:val="en-US" w:eastAsia="en-US"/>
        </w:rPr>
        <w:t>wird</w:t>
      </w:r>
      <w:proofErr w:type="spellEnd"/>
      <w:r w:rsidR="001A0C3A">
        <w:rPr>
          <w:lang w:val="en-US" w:eastAsia="en-US"/>
        </w:rPr>
        <w:t>.</w:t>
      </w:r>
    </w:p>
    <w:p w14:paraId="0386A57E" w14:textId="196F1331" w:rsidR="00EE7743" w:rsidRDefault="00EE7743" w:rsidP="00EE7743">
      <w:pPr>
        <w:pStyle w:val="Folgeabsatz"/>
        <w:ind w:firstLine="0"/>
        <w:rPr>
          <w:lang w:val="en-US" w:eastAsia="en-US"/>
        </w:rPr>
      </w:pPr>
      <w:r>
        <w:rPr>
          <w:lang w:val="en-US" w:eastAsia="en-US"/>
        </w:rPr>
        <w:t xml:space="preserve">Research question: </w:t>
      </w:r>
    </w:p>
    <w:p w14:paraId="4243C432" w14:textId="067281D8" w:rsidR="00EE7743" w:rsidRPr="00EE7743" w:rsidRDefault="00EE7743" w:rsidP="00EE7743">
      <w:pPr>
        <w:pStyle w:val="Listenabsatz"/>
        <w:numPr>
          <w:ilvl w:val="0"/>
          <w:numId w:val="20"/>
        </w:numPr>
        <w:autoSpaceDE w:val="0"/>
        <w:autoSpaceDN w:val="0"/>
        <w:adjustRightInd w:val="0"/>
        <w:spacing w:after="120" w:line="240" w:lineRule="auto"/>
        <w:jc w:val="left"/>
        <w:rPr>
          <w:rFonts w:ascii="Segoe UI" w:hAnsi="Segoe UI" w:cs="Calibri"/>
          <w:b/>
          <w:sz w:val="18"/>
          <w:szCs w:val="24"/>
          <w:lang w:val="de-DE" w:eastAsia="en-US"/>
        </w:rPr>
      </w:pPr>
      <w:r w:rsidRPr="00EE7743">
        <w:rPr>
          <w:rFonts w:ascii="Segoe UI" w:hAnsi="Segoe UI" w:cs="Segoe UI"/>
          <w:b/>
          <w:sz w:val="18"/>
          <w:szCs w:val="18"/>
          <w:lang w:val="en-US" w:eastAsia="en-US"/>
        </w:rPr>
        <w:t xml:space="preserve">“What are the effects of domain adaptation in the performance of a </w:t>
      </w:r>
      <w:r w:rsidRPr="00EE7743">
        <w:rPr>
          <w:rFonts w:ascii="Segoe UI" w:hAnsi="Segoe UI" w:cs="Calibri"/>
          <w:b/>
          <w:sz w:val="18"/>
          <w:szCs w:val="24"/>
          <w:lang w:val="en-US" w:eastAsia="en-US"/>
        </w:rPr>
        <w:t>pre-trained German BERT model on German legal downstream tasks?”.</w:t>
      </w:r>
      <w:r>
        <w:rPr>
          <w:rFonts w:ascii="Segoe UI" w:hAnsi="Segoe UI" w:cs="Calibri"/>
          <w:b/>
          <w:sz w:val="18"/>
          <w:szCs w:val="24"/>
          <w:lang w:val="en-US" w:eastAsia="en-US"/>
        </w:rPr>
        <w:t xml:space="preserve"> – Effects of inserting domain vocabulary …</w:t>
      </w:r>
    </w:p>
    <w:p w14:paraId="553FFCB1" w14:textId="44A8FB2C" w:rsidR="00EE7743" w:rsidRPr="00937699" w:rsidRDefault="00EE7743" w:rsidP="00EE7743">
      <w:pPr>
        <w:pStyle w:val="Folgeabsatz"/>
        <w:numPr>
          <w:ilvl w:val="0"/>
          <w:numId w:val="20"/>
        </w:numPr>
        <w:rPr>
          <w:lang w:val="en-US" w:eastAsia="en-US"/>
        </w:rPr>
      </w:pPr>
    </w:p>
    <w:p w14:paraId="030AEFC5" w14:textId="5525EEAC" w:rsidR="00B12379" w:rsidRDefault="00B12379" w:rsidP="00B12379">
      <w:pPr>
        <w:pStyle w:val="berschrift1"/>
      </w:pPr>
      <w:bookmarkStart w:id="16" w:name="_Toc96290426"/>
      <w:r>
        <w:t>Methodology</w:t>
      </w:r>
      <w:bookmarkEnd w:id="16"/>
    </w:p>
    <w:p w14:paraId="2B422F80" w14:textId="77777777" w:rsidR="007F44C6" w:rsidRPr="007F44C6" w:rsidRDefault="007F44C6" w:rsidP="007F44C6"/>
    <w:p w14:paraId="57FAE598" w14:textId="7863EC86" w:rsidR="00872A15" w:rsidRPr="00872A15" w:rsidRDefault="00B12379" w:rsidP="00872A15">
      <w:pPr>
        <w:pStyle w:val="berschrift2"/>
      </w:pPr>
      <w:bookmarkStart w:id="17" w:name="_Toc96290427"/>
      <w:r>
        <w:t>Data</w:t>
      </w:r>
      <w:r w:rsidR="00FC16D1">
        <w:t xml:space="preserve"> for DAPT</w:t>
      </w:r>
      <w:bookmarkEnd w:id="17"/>
    </w:p>
    <w:p w14:paraId="08CE5E95" w14:textId="78D49568"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7400d23f-3b22-46a3-a37b-0892f13633b6"/>
          <w:id w:val="209771654"/>
          <w:placeholder>
            <w:docPart w:val="DefaultPlaceholder_-1854013440"/>
          </w:placeholder>
        </w:sdtPr>
        <w:sdtContent>
          <w:r w:rsidR="009F3B77">
            <w:rPr>
              <w:noProof/>
            </w:rPr>
            <w:fldChar w:fldCharType="begin"/>
          </w:r>
          <w:r w:rsidR="009F3B7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c0MDBkMjNmLTNiMjItNDZhMy1hMzdiLTA4OTJmMTM2MzNiNiIsIlRleHQiOiIoQmllxYQgZXQgYWwuLCAyMDIwKSIsIldBSVZlcnNpb24iOiI2LjUuMC4wIn0=}</w:instrText>
          </w:r>
          <w:r w:rsidR="009F3B77">
            <w:rPr>
              <w:noProof/>
            </w:rPr>
            <w:fldChar w:fldCharType="separate"/>
          </w:r>
          <w:r w:rsidR="009F3B77">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4B215F">
      <w:pPr>
        <w:pStyle w:val="Listenabsatz"/>
        <w:numPr>
          <w:ilvl w:val="0"/>
          <w:numId w:val="20"/>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7DDCB4D0" w:rsidR="004B215F" w:rsidRDefault="004B215F" w:rsidP="004B215F">
      <w:pPr>
        <w:pStyle w:val="Listenabsatz"/>
        <w:numPr>
          <w:ilvl w:val="0"/>
          <w:numId w:val="20"/>
        </w:numPr>
      </w:pPr>
      <w:proofErr w:type="spellStart"/>
      <w:r>
        <w:lastRenderedPageBreak/>
        <w:t>RecipeNLG</w:t>
      </w:r>
      <w:proofErr w:type="spellEnd"/>
      <w:r>
        <w:t xml:space="preserve"> is an </w:t>
      </w:r>
      <w:proofErr w:type="spellStart"/>
      <w:r>
        <w:t>expension</w:t>
      </w:r>
      <w:proofErr w:type="spellEnd"/>
      <w:r>
        <w:t xml:space="preserve"> of Recipe1M+, which </w:t>
      </w:r>
      <w:sdt>
        <w:sdtPr>
          <w:alias w:val="To edit, see citavi.com/edit"/>
          <w:tag w:val="CitaviPlaceholder#568fe3e2-7dd7-4925-93d2-327346960acb"/>
          <w:id w:val="-1616981264"/>
          <w:placeholder>
            <w:docPart w:val="41D4E7F5BC6E4249984FA8772E8166DD"/>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yLTIwVDIxOjU1OjAx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U2OGZlM2UyLTdkZDctNDkyNS05M2QyLTMyNzM0Njk2MGFjYiIsIlRleHQiOiJQZWxsZWdyaW5pIGV0IGFsLiIsIldBSVZlcnNpb24iOiI2LjUuMC4wIn0=}</w:instrText>
          </w:r>
          <w:r>
            <w:rPr>
              <w:noProof/>
            </w:rPr>
            <w:fldChar w:fldCharType="separate"/>
          </w:r>
          <w:r>
            <w:rPr>
              <w:noProof/>
            </w:rPr>
            <w:t>Pellegrini et al.</w:t>
          </w:r>
          <w:r>
            <w:rPr>
              <w:noProof/>
            </w:rPr>
            <w:fldChar w:fldCharType="end"/>
          </w:r>
        </w:sdtContent>
      </w:sdt>
      <w:r>
        <w:t xml:space="preserve"> </w:t>
      </w:r>
      <w:sdt>
        <w:sdtPr>
          <w:alias w:val="To edit, see citavi.com/edit"/>
          <w:tag w:val="CitaviPlaceholder#81a0708a-7c95-42a7-b5ec-850e4f7d6e18"/>
          <w:id w:val="-350106790"/>
          <w:placeholder>
            <w:docPart w:val="41D4E7F5BC6E4249984FA8772E8166DD"/>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i0yMFQyMTo1NTow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gxYTA3MDhhLTdjOTUtNDJhNy1iNWVjLTg1MGU0ZjdkNmUxOCIsIlRleHQiOiIoMjAyMSkiLCJXQUlWZXJzaW9uIjoiNi41LjAuMCJ9}</w:instrText>
          </w:r>
          <w:r>
            <w:rPr>
              <w:noProof/>
            </w:rPr>
            <w:fldChar w:fldCharType="separate"/>
          </w:r>
          <w:r>
            <w:rPr>
              <w:noProof/>
            </w:rPr>
            <w:t>(2021)</w:t>
          </w:r>
          <w:r>
            <w:rPr>
              <w:noProof/>
            </w:rPr>
            <w:fldChar w:fldCharType="end"/>
          </w:r>
        </w:sdtContent>
      </w:sdt>
      <w:r>
        <w:t xml:space="preserve"> utilized to create their </w:t>
      </w:r>
      <w:proofErr w:type="spellStart"/>
      <w:r>
        <w:t>FoodBERT</w:t>
      </w:r>
      <w:proofErr w:type="spellEnd"/>
      <w:r>
        <w:t>.</w:t>
      </w:r>
    </w:p>
    <w:p w14:paraId="17119C5B" w14:textId="0E728D49" w:rsidR="004B215F" w:rsidRDefault="004B215F" w:rsidP="004B215F">
      <w:pPr>
        <w:pStyle w:val="Listenabsatz"/>
        <w:numPr>
          <w:ilvl w:val="0"/>
          <w:numId w:val="20"/>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4B215F">
      <w:pPr>
        <w:pStyle w:val="Listenabsatz"/>
        <w:numPr>
          <w:ilvl w:val="0"/>
          <w:numId w:val="20"/>
        </w:numPr>
      </w:pPr>
      <w:r>
        <w:t>The dataset contains</w:t>
      </w:r>
    </w:p>
    <w:p w14:paraId="241BEC06" w14:textId="7272BB1D" w:rsidR="00872A15" w:rsidRDefault="00872A15" w:rsidP="00872A15">
      <w:pPr>
        <w:pStyle w:val="Folgeabsatz"/>
        <w:numPr>
          <w:ilvl w:val="0"/>
          <w:numId w:val="21"/>
        </w:numPr>
      </w:pPr>
      <w:r>
        <w:t xml:space="preserve">Title: </w:t>
      </w:r>
      <w:proofErr w:type="spellStart"/>
      <w:r>
        <w:t>Rezepttitel</w:t>
      </w:r>
      <w:proofErr w:type="spellEnd"/>
    </w:p>
    <w:p w14:paraId="5E3A56C7" w14:textId="3F9444B2" w:rsidR="00872A15" w:rsidRDefault="00872A15" w:rsidP="00872A15">
      <w:pPr>
        <w:pStyle w:val="Folgeabsatz"/>
        <w:numPr>
          <w:ilvl w:val="0"/>
          <w:numId w:val="21"/>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872A15">
      <w:pPr>
        <w:pStyle w:val="Folgeabsatz"/>
        <w:numPr>
          <w:ilvl w:val="0"/>
          <w:numId w:val="21"/>
        </w:numPr>
      </w:pPr>
      <w:r>
        <w:t xml:space="preserve">Directions: </w:t>
      </w:r>
      <w:r>
        <w:t xml:space="preserve">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872A15">
      <w:pPr>
        <w:pStyle w:val="Folgeabsatz"/>
        <w:numPr>
          <w:ilvl w:val="0"/>
          <w:numId w:val="21"/>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872A15">
      <w:pPr>
        <w:pStyle w:val="Folgeabsatz"/>
        <w:numPr>
          <w:ilvl w:val="0"/>
          <w:numId w:val="21"/>
        </w:numPr>
      </w:pPr>
      <w:r>
        <w:t xml:space="preserve">Source: Gathered (74%) </w:t>
      </w:r>
      <w:proofErr w:type="spellStart"/>
      <w:r>
        <w:t>oder</w:t>
      </w:r>
      <w:proofErr w:type="spellEnd"/>
      <w:r>
        <w:t xml:space="preserve"> von Recipes1M (26%)</w:t>
      </w:r>
    </w:p>
    <w:p w14:paraId="32D77364" w14:textId="4E3EC3DF" w:rsidR="00872A15" w:rsidRDefault="00872A15" w:rsidP="00872A15">
      <w:pPr>
        <w:pStyle w:val="Folgeabsatz"/>
        <w:numPr>
          <w:ilvl w:val="0"/>
          <w:numId w:val="21"/>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4B215F">
      <w:pPr>
        <w:pStyle w:val="Listenabsatz"/>
        <w:numPr>
          <w:ilvl w:val="0"/>
          <w:numId w:val="20"/>
        </w:numPr>
      </w:pPr>
      <w:r>
        <w:t xml:space="preserve">However, only the instructions were of interest for the unsupervised pretraining. </w:t>
      </w:r>
    </w:p>
    <w:p w14:paraId="1CFD536F" w14:textId="590F7A5B" w:rsidR="00CA7249" w:rsidRDefault="00CA7249" w:rsidP="004B215F">
      <w:pPr>
        <w:pStyle w:val="Listenabsatz"/>
        <w:numPr>
          <w:ilvl w:val="0"/>
          <w:numId w:val="20"/>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4B215F">
      <w:pPr>
        <w:pStyle w:val="Listenabsatz"/>
        <w:numPr>
          <w:ilvl w:val="0"/>
          <w:numId w:val="20"/>
        </w:numPr>
      </w:pPr>
      <w:r>
        <w:t>The quality and influence of the instruction characteristics are discussed in section 4.4 (limitation section)</w:t>
      </w:r>
    </w:p>
    <w:p w14:paraId="35DB7996" w14:textId="4E2E2972" w:rsidR="00C762F4" w:rsidRDefault="00C762F4" w:rsidP="004B215F">
      <w:pPr>
        <w:pStyle w:val="Listenabsatz"/>
        <w:numPr>
          <w:ilvl w:val="0"/>
          <w:numId w:val="20"/>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DA75B4">
      <w:pPr>
        <w:pStyle w:val="Folgeabsatz"/>
        <w:numPr>
          <w:ilvl w:val="0"/>
          <w:numId w:val="20"/>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DA75B4">
      <w:pPr>
        <w:pStyle w:val="Folgeabsatz"/>
        <w:numPr>
          <w:ilvl w:val="0"/>
          <w:numId w:val="20"/>
        </w:numPr>
      </w:pPr>
      <w:proofErr w:type="spellStart"/>
      <w:r>
        <w:t>FoodBERT</w:t>
      </w:r>
      <w:proofErr w:type="spellEnd"/>
      <w:r>
        <w:t xml:space="preserve">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DA75B4">
      <w:pPr>
        <w:pStyle w:val="Folgeabsatz"/>
        <w:numPr>
          <w:ilvl w:val="0"/>
          <w:numId w:val="20"/>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413F65">
      <w:pPr>
        <w:pStyle w:val="Folgeabsatz"/>
        <w:numPr>
          <w:ilvl w:val="0"/>
          <w:numId w:val="20"/>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227CC">
      <w:pPr>
        <w:pStyle w:val="Folgeabsatz"/>
        <w:numPr>
          <w:ilvl w:val="0"/>
          <w:numId w:val="21"/>
        </w:numPr>
      </w:pPr>
      <w:proofErr w:type="spellStart"/>
      <w:r>
        <w:t>FinBERT</w:t>
      </w:r>
      <w:proofErr w:type="spellEnd"/>
      <w:r w:rsidR="008A462C">
        <w:t>: TRC2-financial, 46.143 documents, 29 million words, 400k sentences</w:t>
      </w:r>
    </w:p>
    <w:p w14:paraId="60BDA68F" w14:textId="32745E9F" w:rsidR="008A462C" w:rsidRDefault="000A5FB6" w:rsidP="007227CC">
      <w:pPr>
        <w:pStyle w:val="Folgeabsatz"/>
        <w:numPr>
          <w:ilvl w:val="0"/>
          <w:numId w:val="21"/>
        </w:numPr>
      </w:pPr>
      <w:proofErr w:type="spellStart"/>
      <w:r>
        <w:t>HateBERT</w:t>
      </w:r>
      <w:proofErr w:type="spellEnd"/>
      <w:r>
        <w:t xml:space="preserve">: RAL-E, 1.478.348 messages, 43.379.350 million tokens, </w:t>
      </w:r>
    </w:p>
    <w:p w14:paraId="41F395FD" w14:textId="77777777" w:rsidR="006A31AD" w:rsidRDefault="000A5FB6" w:rsidP="007227CC">
      <w:pPr>
        <w:pStyle w:val="Folgeabsatz"/>
        <w:numPr>
          <w:ilvl w:val="0"/>
          <w:numId w:val="21"/>
        </w:numPr>
      </w:pPr>
      <w:proofErr w:type="spellStart"/>
      <w:r>
        <w:t>BioBERT</w:t>
      </w:r>
      <w:proofErr w:type="spellEnd"/>
      <w:r w:rsidR="001946D9">
        <w:t>: PubMed Abstracts = 4.5B words + PMC Full-text articles 13.5B words</w:t>
      </w:r>
    </w:p>
    <w:p w14:paraId="355ED301" w14:textId="1D9AC084" w:rsidR="000A5FB6" w:rsidRDefault="006A31AD" w:rsidP="007227CC">
      <w:pPr>
        <w:pStyle w:val="Folgeabsatz"/>
        <w:numPr>
          <w:ilvl w:val="0"/>
          <w:numId w:val="21"/>
        </w:numPr>
      </w:pPr>
      <w:r>
        <w:lastRenderedPageBreak/>
        <w:t>CSBERT: 40.505.050 dialogues and 317.093.459 turns</w:t>
      </w:r>
      <w:r w:rsidR="001946D9">
        <w:t xml:space="preserve"> </w:t>
      </w:r>
      <w:r>
        <w:t>coming from all available customer service intents</w:t>
      </w:r>
    </w:p>
    <w:p w14:paraId="54D843F8" w14:textId="0DC618B3" w:rsidR="006A31AD" w:rsidRDefault="006A31AD" w:rsidP="007227CC">
      <w:pPr>
        <w:pStyle w:val="Folgeabsatz"/>
        <w:numPr>
          <w:ilvl w:val="0"/>
          <w:numId w:val="21"/>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227CC">
      <w:pPr>
        <w:pStyle w:val="Folgeabsatz"/>
        <w:numPr>
          <w:ilvl w:val="0"/>
          <w:numId w:val="21"/>
        </w:numPr>
      </w:pPr>
      <w:proofErr w:type="spellStart"/>
      <w:r>
        <w:t>MenuNER</w:t>
      </w:r>
      <w:proofErr w:type="spellEnd"/>
      <w:r>
        <w:t>: YELP Dataset (only reviews from the restaurant category), 15.000.000 sentences</w:t>
      </w:r>
    </w:p>
    <w:p w14:paraId="75458854" w14:textId="3D9F094A" w:rsidR="00717EB5" w:rsidRDefault="00717EB5" w:rsidP="007227CC">
      <w:pPr>
        <w:pStyle w:val="Folgeabsatz"/>
        <w:numPr>
          <w:ilvl w:val="0"/>
          <w:numId w:val="21"/>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413F65">
      <w:pPr>
        <w:pStyle w:val="Folgeabsatz"/>
        <w:numPr>
          <w:ilvl w:val="0"/>
          <w:numId w:val="20"/>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18" w:name="_Toc96290428"/>
      <w:r>
        <w:t>Analyzing Domain Similarity</w:t>
      </w:r>
      <w:bookmarkEnd w:id="18"/>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1A2DFD78"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014A62">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i0xOVQxNDo0Nzo0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014A62">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014A62">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ItMTlUMTQ6NDc6N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014A62">
            <w:rPr>
              <w:noProof/>
            </w:rPr>
            <w:t>(2020)</w:t>
          </w:r>
          <w:r w:rsidR="00C86161">
            <w:rPr>
              <w:noProof/>
            </w:rPr>
            <w:fldChar w:fldCharType="end"/>
          </w:r>
        </w:sdtContent>
      </w:sdt>
      <w:r w:rsidR="00C86161">
        <w:t xml:space="preserve"> and quantifies the domain similarity based on the vocabulary overlap.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C86161">
        <w:t xml:space="preserve">corpus from BERT pretraining were used for the analysis. </w:t>
      </w:r>
      <w:r w:rsidR="00A57A94">
        <w:t xml:space="preserve">As BERT’s original pretraining data is not 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014A62">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014A62">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5B1216">
        <w:t xml:space="preserve">A vocabulary consisting of the </w:t>
      </w:r>
      <w:r w:rsidR="005826B7">
        <w:t>10.</w:t>
      </w:r>
      <w:r w:rsidR="005B1216">
        <w:t xml:space="preserve">000 most frequent unigrams (after lowercasing and removal of </w:t>
      </w:r>
      <w:proofErr w:type="spellStart"/>
      <w:r w:rsidR="005B1216">
        <w:t>stopwords</w:t>
      </w:r>
      <w:proofErr w:type="spellEnd"/>
      <w:r w:rsidR="005B1216">
        <w:t xml:space="preserve"> and punctuation) was then created for each of the three corpora. </w:t>
      </w:r>
    </w:p>
    <w:p w14:paraId="687DC528" w14:textId="2C993F03" w:rsidR="005E2585" w:rsidRDefault="00225414" w:rsidP="00B76FF4">
      <w:pPr>
        <w:pStyle w:val="Folgeabsatz"/>
        <w:rPr>
          <w:rFonts w:cstheme="minorHAnsi"/>
          <w:szCs w:val="22"/>
          <w:lang w:val="de-DE" w:eastAsia="en-US"/>
        </w:rPr>
      </w:pPr>
      <w:r>
        <w:lastRenderedPageBreak/>
        <w:t xml:space="preserve">The vocabulary overlap between the corpora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 moreover,</w:t>
      </w:r>
      <w:r w:rsidR="002B436E">
        <w:t xml:space="preserve"> Recipe1M is a subset of </w:t>
      </w:r>
      <w:proofErr w:type="spellStart"/>
      <w:r w:rsidR="002B436E">
        <w:t>RecipeNLG</w:t>
      </w:r>
      <w:proofErr w:type="spellEnd"/>
      <w:r w:rsidR="002B436E">
        <w:t xml:space="preserve">. </w:t>
      </w:r>
      <w:r w:rsidR="009D3311">
        <w:t xml:space="preserve">However,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indicates the degree of benefit to be expected by adapting BERT for the cooking domain, as the potential for DAPT is higher, the more dissimilar the domains are</w:t>
      </w:r>
      <w:r w:rsidR="007405DB">
        <w:t xml:space="preserve">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5VDE0OjQ3OjQ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014A62">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41897D26" w:rsidR="0029128C" w:rsidRDefault="00B54405" w:rsidP="0029128C">
      <w:pPr>
        <w:pStyle w:val="Folgeabsatz"/>
        <w:numPr>
          <w:ilvl w:val="0"/>
          <w:numId w:val="21"/>
        </w:numPr>
        <w:rPr>
          <w:rFonts w:cstheme="minorHAnsi"/>
          <w:szCs w:val="22"/>
          <w:lang w:val="de-DE" w:eastAsia="en-US"/>
        </w:rPr>
      </w:pPr>
      <w:hyperlink r:id="rId13" w:history="1">
        <w:r w:rsidR="0029128C" w:rsidRPr="000C2BEC">
          <w:rPr>
            <w:rStyle w:val="Hyperlink"/>
            <w:rFonts w:cstheme="minorHAnsi"/>
            <w:szCs w:val="22"/>
            <w:lang w:val="de-DE" w:eastAsia="en-US"/>
          </w:rPr>
          <w:t>https://ieeexplore.ieee.org/abstract/document/5288526?casa_token=Su8NVNsKrckAAAAA:sn7LgKE3pI9bxB9BYt0INQHKOu0rycQXTe-iJaaaNjHJvmQTzHc_lITXsgL-R_zybd4OdWJP1Uc</w:t>
        </w:r>
      </w:hyperlink>
      <w:r w:rsidR="0029128C">
        <w:rPr>
          <w:rFonts w:cstheme="minorHAnsi"/>
          <w:szCs w:val="22"/>
          <w:lang w:val="de-DE" w:eastAsia="en-US"/>
        </w:rPr>
        <w:t xml:space="preserve"> – </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 </w:t>
      </w:r>
      <w:r w:rsidR="0029128C" w:rsidRPr="0029128C">
        <w:rPr>
          <w:rFonts w:cstheme="minorHAnsi"/>
          <w:color w:val="FF0000"/>
          <w:szCs w:val="22"/>
          <w:lang w:val="de-DE" w:eastAsia="en-US"/>
        </w:rPr>
        <w:sym w:font="Wingdings" w:char="F0E0"/>
      </w:r>
      <w:r w:rsidR="0029128C" w:rsidRPr="0029128C">
        <w:rPr>
          <w:rFonts w:cstheme="minorHAnsi"/>
          <w:color w:val="FF0000"/>
          <w:szCs w:val="22"/>
          <w:lang w:val="de-DE" w:eastAsia="en-US"/>
        </w:rPr>
        <w:t xml:space="preserve"> unbedingt angucken!!</w:t>
      </w:r>
    </w:p>
    <w:p w14:paraId="25B34484" w14:textId="24F14B64" w:rsidR="00AF79D3" w:rsidRDefault="007743A0" w:rsidP="002A3CE6">
      <w:pPr>
        <w:pStyle w:val="berschrift2"/>
        <w:rPr>
          <w:lang w:val="de-DE" w:eastAsia="en-US"/>
        </w:rPr>
      </w:pPr>
      <w:bookmarkStart w:id="19" w:name="_Toc96290429"/>
      <w:r>
        <w:rPr>
          <w:lang w:val="de-DE" w:eastAsia="en-US"/>
        </w:rPr>
        <w:t xml:space="preserve">Domain </w:t>
      </w:r>
      <w:r w:rsidR="00F00C6C">
        <w:rPr>
          <w:lang w:val="de-DE" w:eastAsia="en-US"/>
        </w:rPr>
        <w:t>Vocabulary Insertion</w:t>
      </w:r>
      <w:bookmarkEnd w:id="19"/>
    </w:p>
    <w:p w14:paraId="57E60AC0" w14:textId="666F00C1" w:rsidR="00D712AA" w:rsidRDefault="00D712AA" w:rsidP="00D712AA">
      <w:pPr>
        <w:pStyle w:val="Listenabsatz"/>
        <w:numPr>
          <w:ilvl w:val="0"/>
          <w:numId w:val="20"/>
        </w:numPr>
        <w:rPr>
          <w:lang w:val="de-DE" w:eastAsia="en-US"/>
        </w:rPr>
      </w:pPr>
      <w:r>
        <w:rPr>
          <w:lang w:val="de-DE" w:eastAsia="en-US"/>
        </w:rPr>
        <w:t xml:space="preserve">OOV </w:t>
      </w:r>
      <w:proofErr w:type="spellStart"/>
      <w:r>
        <w:rPr>
          <w:lang w:val="de-DE" w:eastAsia="en-US"/>
        </w:rPr>
        <w:t>words</w:t>
      </w:r>
      <w:proofErr w:type="spellEnd"/>
      <w:r>
        <w:rPr>
          <w:lang w:val="de-DE" w:eastAsia="en-US"/>
        </w:rPr>
        <w:t xml:space="preserve"> haben negativen Einfluss auf NLP </w:t>
      </w:r>
      <w:proofErr w:type="spellStart"/>
      <w:r>
        <w:rPr>
          <w:lang w:val="de-DE" w:eastAsia="en-US"/>
        </w:rPr>
        <w:t>models</w:t>
      </w:r>
      <w:proofErr w:type="spellEnd"/>
      <w:r>
        <w:rPr>
          <w:lang w:val="de-DE" w:eastAsia="en-US"/>
        </w:rPr>
        <w:t xml:space="preserve"> [7][15] </w:t>
      </w:r>
      <w:r w:rsidRPr="00D712AA">
        <w:rPr>
          <w:lang w:val="de-DE" w:eastAsia="en-US"/>
        </w:rPr>
        <w:sym w:font="Wingdings" w:char="F0E0"/>
      </w:r>
      <w:r>
        <w:rPr>
          <w:lang w:val="de-DE" w:eastAsia="en-US"/>
        </w:rPr>
        <w:t xml:space="preserve"> </w:t>
      </w: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w:t>
      </w:r>
      <w:proofErr w:type="spellEnd"/>
    </w:p>
    <w:p w14:paraId="4B7CEC51" w14:textId="41346E15" w:rsidR="00D712AA" w:rsidRDefault="00D712AA" w:rsidP="00D712AA">
      <w:pPr>
        <w:pStyle w:val="Listenabsatz"/>
        <w:numPr>
          <w:ilvl w:val="0"/>
          <w:numId w:val="20"/>
        </w:numPr>
        <w:rPr>
          <w:lang w:val="de-DE" w:eastAsia="en-US"/>
        </w:rPr>
      </w:pPr>
      <w:r>
        <w:rPr>
          <w:lang w:val="de-DE" w:eastAsia="en-US"/>
        </w:rPr>
        <w:t xml:space="preserve">BERT dealt generell ziemlich gut mit OOV </w:t>
      </w:r>
      <w:proofErr w:type="spellStart"/>
      <w:r>
        <w:rPr>
          <w:lang w:val="de-DE" w:eastAsia="en-US"/>
        </w:rPr>
        <w:t>wörtern</w:t>
      </w:r>
      <w:proofErr w:type="spellEnd"/>
      <w:r w:rsidR="00321680">
        <w:rPr>
          <w:lang w:val="de-DE" w:eastAsia="en-US"/>
        </w:rPr>
        <w:t xml:space="preserve">/ Wörtern, die nicht in den knapp 30000 Vokabeln enthalten </w:t>
      </w:r>
      <w:proofErr w:type="gramStart"/>
      <w:r w:rsidR="00321680">
        <w:rPr>
          <w:lang w:val="de-DE" w:eastAsia="en-US"/>
        </w:rPr>
        <w:t>sind</w:t>
      </w:r>
      <w:proofErr w:type="gramEnd"/>
      <w:r>
        <w:rPr>
          <w:lang w:val="de-DE" w:eastAsia="en-US"/>
        </w:rPr>
        <w:t xml:space="preserve"> by </w:t>
      </w:r>
      <w:proofErr w:type="spellStart"/>
      <w:r>
        <w:rPr>
          <w:lang w:val="de-DE" w:eastAsia="en-US"/>
        </w:rPr>
        <w:t>splitting</w:t>
      </w:r>
      <w:proofErr w:type="spellEnd"/>
      <w:r>
        <w:rPr>
          <w:lang w:val="de-DE" w:eastAsia="en-US"/>
        </w:rPr>
        <w:t xml:space="preserve"> </w:t>
      </w:r>
      <w:proofErr w:type="spellStart"/>
      <w:r>
        <w:rPr>
          <w:lang w:val="de-DE" w:eastAsia="en-US"/>
        </w:rPr>
        <w:t>them</w:t>
      </w:r>
      <w:proofErr w:type="spellEnd"/>
      <w:r>
        <w:rPr>
          <w:lang w:val="de-DE" w:eastAsia="en-US"/>
        </w:rPr>
        <w:t xml:space="preserve"> </w:t>
      </w:r>
      <w:proofErr w:type="spellStart"/>
      <w:r>
        <w:rPr>
          <w:lang w:val="de-DE" w:eastAsia="en-US"/>
        </w:rPr>
        <w:t>up</w:t>
      </w:r>
      <w:proofErr w:type="spellEnd"/>
      <w:r>
        <w:rPr>
          <w:lang w:val="de-DE" w:eastAsia="en-US"/>
        </w:rPr>
        <w:t xml:space="preserve"> </w:t>
      </w:r>
      <w:proofErr w:type="spellStart"/>
      <w:r>
        <w:rPr>
          <w:lang w:val="de-DE" w:eastAsia="en-US"/>
        </w:rPr>
        <w:t>into</w:t>
      </w:r>
      <w:proofErr w:type="spellEnd"/>
      <w:r>
        <w:rPr>
          <w:lang w:val="de-DE" w:eastAsia="en-US"/>
        </w:rPr>
        <w:t xml:space="preserve"> </w:t>
      </w:r>
      <w:proofErr w:type="spellStart"/>
      <w:r>
        <w:rPr>
          <w:lang w:val="de-DE" w:eastAsia="en-US"/>
        </w:rPr>
        <w:t>smaller</w:t>
      </w:r>
      <w:proofErr w:type="spellEnd"/>
      <w:r>
        <w:rPr>
          <w:lang w:val="de-DE" w:eastAsia="en-US"/>
        </w:rPr>
        <w:t xml:space="preserve"> </w:t>
      </w:r>
      <w:proofErr w:type="spellStart"/>
      <w:r>
        <w:rPr>
          <w:lang w:val="de-DE" w:eastAsia="en-US"/>
        </w:rPr>
        <w:t>subtoken</w:t>
      </w:r>
      <w:proofErr w:type="spellEnd"/>
      <w:r>
        <w:rPr>
          <w:lang w:val="de-DE" w:eastAsia="en-US"/>
        </w:rPr>
        <w:t xml:space="preserve"> und jedes davon </w:t>
      </w:r>
      <w:r w:rsidR="00321680">
        <w:rPr>
          <w:lang w:val="de-DE" w:eastAsia="en-US"/>
        </w:rPr>
        <w:t>bekommt</w:t>
      </w:r>
      <w:r>
        <w:rPr>
          <w:lang w:val="de-DE" w:eastAsia="en-US"/>
        </w:rPr>
        <w:t xml:space="preserve"> dann ein eigenes Embedding</w:t>
      </w:r>
    </w:p>
    <w:p w14:paraId="0680CF1A" w14:textId="00C25676" w:rsidR="004A40F6" w:rsidRPr="00F825A1" w:rsidRDefault="00A51A36" w:rsidP="00F825A1">
      <w:pPr>
        <w:pStyle w:val="Listenabsatz"/>
        <w:numPr>
          <w:ilvl w:val="0"/>
          <w:numId w:val="20"/>
        </w:numPr>
        <w:rPr>
          <w:lang w:val="de-DE" w:eastAsia="en-US"/>
        </w:rPr>
      </w:pPr>
      <w:r>
        <w:rPr>
          <w:lang w:val="de-DE" w:eastAsia="en-US"/>
        </w:rPr>
        <w:t xml:space="preserve">Allerdings gibt es schon einige </w:t>
      </w:r>
      <w:r w:rsidR="008A237E">
        <w:rPr>
          <w:lang w:val="de-DE" w:eastAsia="en-US"/>
        </w:rPr>
        <w:t xml:space="preserve">gängige kochspezifische Vokabeln, die nicht im BERT Vokabular enthalten sind, </w:t>
      </w:r>
      <w:proofErr w:type="spellStart"/>
      <w:r w:rsidR="008A237E">
        <w:rPr>
          <w:lang w:val="de-DE" w:eastAsia="en-US"/>
        </w:rPr>
        <w:t>some</w:t>
      </w:r>
      <w:proofErr w:type="spellEnd"/>
      <w:r w:rsidR="008A237E">
        <w:rPr>
          <w:lang w:val="de-DE" w:eastAsia="en-US"/>
        </w:rPr>
        <w:t xml:space="preserve"> </w:t>
      </w:r>
      <w:proofErr w:type="spellStart"/>
      <w:r w:rsidR="008A237E">
        <w:rPr>
          <w:lang w:val="de-DE" w:eastAsia="en-US"/>
        </w:rPr>
        <w:t>of</w:t>
      </w:r>
      <w:proofErr w:type="spellEnd"/>
      <w:r w:rsidR="008A237E">
        <w:rPr>
          <w:lang w:val="de-DE" w:eastAsia="en-US"/>
        </w:rPr>
        <w:t xml:space="preserve"> </w:t>
      </w:r>
      <w:proofErr w:type="spellStart"/>
      <w:r w:rsidR="008A237E">
        <w:rPr>
          <w:lang w:val="de-DE" w:eastAsia="en-US"/>
        </w:rPr>
        <w:t>which</w:t>
      </w:r>
      <w:proofErr w:type="spellEnd"/>
      <w:r w:rsidR="008A237E">
        <w:rPr>
          <w:lang w:val="de-DE" w:eastAsia="en-US"/>
        </w:rPr>
        <w:t xml:space="preserve"> </w:t>
      </w:r>
      <w:proofErr w:type="spellStart"/>
      <w:r w:rsidR="008A237E">
        <w:rPr>
          <w:lang w:val="de-DE" w:eastAsia="en-US"/>
        </w:rPr>
        <w:t>are</w:t>
      </w:r>
      <w:proofErr w:type="spellEnd"/>
      <w:r w:rsidR="008A237E">
        <w:rPr>
          <w:lang w:val="de-DE" w:eastAsia="en-US"/>
        </w:rPr>
        <w:t xml:space="preserve"> </w:t>
      </w:r>
      <w:proofErr w:type="spellStart"/>
      <w:r w:rsidR="008A237E">
        <w:rPr>
          <w:lang w:val="de-DE" w:eastAsia="en-US"/>
        </w:rPr>
        <w:t>shown</w:t>
      </w:r>
      <w:proofErr w:type="spellEnd"/>
      <w:r w:rsidR="008A237E">
        <w:rPr>
          <w:lang w:val="de-DE" w:eastAsia="en-US"/>
        </w:rPr>
        <w:t xml:space="preserve"> in </w:t>
      </w:r>
      <w:proofErr w:type="spellStart"/>
      <w:r w:rsidR="008A237E">
        <w:rPr>
          <w:lang w:val="de-DE" w:eastAsia="en-US"/>
        </w:rPr>
        <w:t>table</w:t>
      </w:r>
      <w:proofErr w:type="spellEnd"/>
      <w:r w:rsidR="008A237E">
        <w:rPr>
          <w:lang w:val="de-DE" w:eastAsia="en-US"/>
        </w:rPr>
        <w:t xml:space="preserve">. … </w:t>
      </w:r>
    </w:p>
    <w:p w14:paraId="72B38773" w14:textId="482D2648" w:rsidR="00F974A6" w:rsidRDefault="00F825A1" w:rsidP="00F65E87">
      <w:pPr>
        <w:pStyle w:val="Listenabsatz"/>
        <w:numPr>
          <w:ilvl w:val="0"/>
          <w:numId w:val="20"/>
        </w:numPr>
        <w:rPr>
          <w:lang w:val="de-DE" w:eastAsia="en-US"/>
        </w:rPr>
      </w:pPr>
      <w:r>
        <w:rPr>
          <w:lang w:val="de-DE" w:eastAsia="en-US"/>
        </w:rPr>
        <w:t xml:space="preserve">Und es ist </w:t>
      </w:r>
      <w:proofErr w:type="spellStart"/>
      <w:r w:rsidR="00EA228B">
        <w:rPr>
          <w:lang w:val="de-DE" w:eastAsia="en-US"/>
        </w:rPr>
        <w:t>reasonable</w:t>
      </w:r>
      <w:proofErr w:type="spellEnd"/>
      <w:r w:rsidR="00EA228B">
        <w:rPr>
          <w:lang w:val="de-DE" w:eastAsia="en-US"/>
        </w:rPr>
        <w:t xml:space="preserve">, dass die Zerlegung von Kochspezifischem Vokabular (Zucchini in zu cc </w:t>
      </w:r>
      <w:proofErr w:type="spellStart"/>
      <w:r w:rsidR="00EA228B">
        <w:rPr>
          <w:lang w:val="de-DE" w:eastAsia="en-US"/>
        </w:rPr>
        <w:t>ini</w:t>
      </w:r>
      <w:proofErr w:type="spellEnd"/>
      <w:r w:rsidR="00EA228B">
        <w:rPr>
          <w:lang w:val="de-DE" w:eastAsia="en-US"/>
        </w:rPr>
        <w:t xml:space="preserve">) </w:t>
      </w:r>
      <w:r w:rsidR="003D7D9C">
        <w:rPr>
          <w:lang w:val="de-DE" w:eastAsia="en-US"/>
        </w:rPr>
        <w:t xml:space="preserve">nicht zu so einer guten Repräsentation führt, wie wenn es eine gesamte Repräsentation für das Wort </w:t>
      </w:r>
      <w:proofErr w:type="spellStart"/>
      <w:r w:rsidR="003D7D9C">
        <w:rPr>
          <w:lang w:val="de-DE" w:eastAsia="en-US"/>
        </w:rPr>
        <w:t>zucchini</w:t>
      </w:r>
      <w:proofErr w:type="spellEnd"/>
      <w:r w:rsidR="003D7D9C">
        <w:rPr>
          <w:lang w:val="de-DE" w:eastAsia="en-US"/>
        </w:rPr>
        <w:t xml:space="preserve"> gibt. </w:t>
      </w:r>
    </w:p>
    <w:p w14:paraId="0A4B10FA" w14:textId="2361BD01" w:rsidR="00AF79D3" w:rsidRPr="008C7CDC" w:rsidRDefault="00CD341F" w:rsidP="0041566C">
      <w:pPr>
        <w:pStyle w:val="Listenabsatz"/>
        <w:numPr>
          <w:ilvl w:val="0"/>
          <w:numId w:val="20"/>
        </w:numPr>
        <w:rPr>
          <w:lang w:val="de-DE" w:eastAsia="en-US"/>
        </w:rPr>
      </w:pPr>
      <w:r w:rsidRPr="0031704E">
        <w:rPr>
          <w:lang w:val="de-DE" w:eastAsia="en-US"/>
        </w:rPr>
        <w:t xml:space="preserve">Es gibt sogar Studien, die zeigen, </w:t>
      </w:r>
      <w:r w:rsidR="0031704E">
        <w:rPr>
          <w:lang w:val="de-DE" w:eastAsia="en-US"/>
        </w:rPr>
        <w:t>t</w:t>
      </w:r>
      <w:r w:rsidR="002A3CE6" w:rsidRPr="0031704E">
        <w:rPr>
          <w:rFonts w:ascii="Segoe UI" w:hAnsi="Segoe UI" w:cs="Segoe UI"/>
          <w:sz w:val="18"/>
          <w:szCs w:val="18"/>
          <w:lang w:val="en-US" w:eastAsia="en-US"/>
        </w:rPr>
        <w:t xml:space="preserve">hat the insertion of domain specific vocabulary as an adaptation strategy leads to better performance of their language models. [45][19][9] </w:t>
      </w:r>
      <w:r w:rsidR="002A3CE6" w:rsidRPr="00C2632F">
        <w:rPr>
          <w:rFonts w:ascii="Segoe UI" w:hAnsi="Segoe UI" w:cs="Segoe UI"/>
          <w:sz w:val="18"/>
          <w:szCs w:val="18"/>
          <w:lang w:val="en-US" w:eastAsia="en-US"/>
        </w:rPr>
        <w:sym w:font="Wingdings" w:char="F0E0"/>
      </w:r>
      <w:r w:rsidR="002A3CE6" w:rsidRPr="0031704E">
        <w:rPr>
          <w:rFonts w:ascii="Segoe UI" w:hAnsi="Segoe UI" w:cs="Segoe UI"/>
          <w:sz w:val="18"/>
          <w:szCs w:val="18"/>
          <w:lang w:val="en-US" w:eastAsia="en-US"/>
        </w:rPr>
        <w:t xml:space="preserve"> Effects of inserting domain vocabulary </w:t>
      </w:r>
      <w:proofErr w:type="spellStart"/>
      <w:r w:rsidR="002A3CE6" w:rsidRPr="0031704E">
        <w:rPr>
          <w:rFonts w:ascii="Segoe UI" w:hAnsi="Segoe UI" w:cs="Segoe UI"/>
          <w:sz w:val="18"/>
          <w:szCs w:val="18"/>
          <w:lang w:val="en-US" w:eastAsia="en-US"/>
        </w:rPr>
        <w:t>Seite</w:t>
      </w:r>
      <w:proofErr w:type="spellEnd"/>
      <w:r w:rsidR="002A3CE6" w:rsidRPr="0031704E">
        <w:rPr>
          <w:rFonts w:ascii="Segoe UI" w:hAnsi="Segoe UI" w:cs="Segoe UI"/>
          <w:sz w:val="18"/>
          <w:szCs w:val="18"/>
          <w:lang w:val="en-US" w:eastAsia="en-US"/>
        </w:rPr>
        <w:t xml:space="preserve"> 26</w:t>
      </w:r>
      <w:r w:rsidR="008C7CDC">
        <w:rPr>
          <w:rFonts w:ascii="Segoe UI" w:hAnsi="Segoe UI" w:cs="Segoe UI"/>
          <w:sz w:val="18"/>
          <w:szCs w:val="18"/>
          <w:lang w:val="en-US" w:eastAsia="en-US"/>
        </w:rPr>
        <w:t xml:space="preserve"> </w:t>
      </w:r>
      <w:r w:rsidR="008C7CDC" w:rsidRPr="008C7CDC">
        <w:rPr>
          <w:rFonts w:ascii="Segoe UI" w:hAnsi="Segoe UI" w:cs="Segoe UI"/>
          <w:sz w:val="18"/>
          <w:szCs w:val="18"/>
          <w:lang w:val="en-US" w:eastAsia="en-US"/>
        </w:rPr>
        <w:sym w:font="Wingdings" w:char="F0E0"/>
      </w:r>
      <w:r w:rsidR="008C7CDC">
        <w:rPr>
          <w:rFonts w:ascii="Segoe UI" w:hAnsi="Segoe UI" w:cs="Segoe UI"/>
          <w:sz w:val="18"/>
          <w:szCs w:val="18"/>
          <w:lang w:val="en-US" w:eastAsia="en-US"/>
        </w:rPr>
        <w:t xml:space="preserve"> </w:t>
      </w:r>
      <w:proofErr w:type="spellStart"/>
      <w:r w:rsidR="008C7CDC">
        <w:rPr>
          <w:rFonts w:ascii="Segoe UI" w:hAnsi="Segoe UI" w:cs="Segoe UI"/>
          <w:sz w:val="18"/>
          <w:szCs w:val="18"/>
          <w:lang w:val="en-US" w:eastAsia="en-US"/>
        </w:rPr>
        <w:t>exBERT</w:t>
      </w:r>
      <w:proofErr w:type="spellEnd"/>
      <w:r w:rsidR="008C7CDC">
        <w:rPr>
          <w:rFonts w:ascii="Segoe UI" w:hAnsi="Segoe UI" w:cs="Segoe UI"/>
          <w:sz w:val="18"/>
          <w:szCs w:val="18"/>
          <w:lang w:val="en-US" w:eastAsia="en-US"/>
        </w:rPr>
        <w:t xml:space="preserve">, </w:t>
      </w:r>
      <w:proofErr w:type="spellStart"/>
      <w:r w:rsidR="008C7CDC">
        <w:rPr>
          <w:rFonts w:ascii="Segoe UI" w:hAnsi="Segoe UI" w:cs="Segoe UI"/>
          <w:sz w:val="18"/>
          <w:szCs w:val="18"/>
          <w:lang w:val="en-US" w:eastAsia="en-US"/>
        </w:rPr>
        <w:t>SciBERT</w:t>
      </w:r>
      <w:proofErr w:type="spellEnd"/>
      <w:r w:rsidR="008C7CDC">
        <w:rPr>
          <w:rFonts w:ascii="Segoe UI" w:hAnsi="Segoe UI" w:cs="Segoe UI"/>
          <w:sz w:val="18"/>
          <w:szCs w:val="18"/>
          <w:lang w:val="en-US" w:eastAsia="en-US"/>
        </w:rPr>
        <w:t xml:space="preserve"> (</w:t>
      </w:r>
      <w:proofErr w:type="spellStart"/>
      <w:r w:rsidR="008C7CDC">
        <w:rPr>
          <w:rFonts w:ascii="Segoe UI" w:hAnsi="Segoe UI" w:cs="Segoe UI"/>
          <w:sz w:val="18"/>
          <w:szCs w:val="18"/>
          <w:lang w:val="en-US" w:eastAsia="en-US"/>
        </w:rPr>
        <w:t>eigenes</w:t>
      </w:r>
      <w:proofErr w:type="spellEnd"/>
      <w:r w:rsidR="008C7CDC">
        <w:rPr>
          <w:rFonts w:ascii="Segoe UI" w:hAnsi="Segoe UI" w:cs="Segoe UI"/>
          <w:sz w:val="18"/>
          <w:szCs w:val="18"/>
          <w:lang w:val="en-US" w:eastAsia="en-US"/>
        </w:rPr>
        <w:t xml:space="preserve"> </w:t>
      </w:r>
      <w:proofErr w:type="spellStart"/>
      <w:r w:rsidR="008C7CDC">
        <w:rPr>
          <w:rFonts w:ascii="Segoe UI" w:hAnsi="Segoe UI" w:cs="Segoe UI"/>
          <w:sz w:val="18"/>
          <w:szCs w:val="18"/>
          <w:lang w:val="en-US" w:eastAsia="en-US"/>
        </w:rPr>
        <w:t>SciVocab</w:t>
      </w:r>
      <w:proofErr w:type="spellEnd"/>
      <w:r w:rsidR="008C7CDC">
        <w:rPr>
          <w:rFonts w:ascii="Segoe UI" w:hAnsi="Segoe UI" w:cs="Segoe UI"/>
          <w:sz w:val="18"/>
          <w:szCs w:val="18"/>
          <w:lang w:val="en-US" w:eastAsia="en-US"/>
        </w:rPr>
        <w:t xml:space="preserve">, was </w:t>
      </w:r>
      <w:proofErr w:type="spellStart"/>
      <w:r w:rsidR="008C7CDC">
        <w:rPr>
          <w:rFonts w:ascii="Segoe UI" w:hAnsi="Segoe UI" w:cs="Segoe UI"/>
          <w:sz w:val="18"/>
          <w:szCs w:val="18"/>
          <w:lang w:val="en-US" w:eastAsia="en-US"/>
        </w:rPr>
        <w:t>zu</w:t>
      </w:r>
      <w:proofErr w:type="spellEnd"/>
      <w:r w:rsidR="008C7CDC">
        <w:rPr>
          <w:rFonts w:ascii="Segoe UI" w:hAnsi="Segoe UI" w:cs="Segoe UI"/>
          <w:sz w:val="18"/>
          <w:szCs w:val="18"/>
          <w:lang w:val="en-US" w:eastAsia="en-US"/>
        </w:rPr>
        <w:t xml:space="preserve"> 0.6% increase on F1 score </w:t>
      </w:r>
      <w:proofErr w:type="spellStart"/>
      <w:r w:rsidR="008C7CDC">
        <w:rPr>
          <w:rFonts w:ascii="Segoe UI" w:hAnsi="Segoe UI" w:cs="Segoe UI"/>
          <w:sz w:val="18"/>
          <w:szCs w:val="18"/>
          <w:lang w:val="en-US" w:eastAsia="en-US"/>
        </w:rPr>
        <w:t>führte</w:t>
      </w:r>
      <w:proofErr w:type="spellEnd"/>
      <w:r w:rsidR="008C7CDC">
        <w:rPr>
          <w:rFonts w:ascii="Segoe UI" w:hAnsi="Segoe UI" w:cs="Segoe UI"/>
          <w:sz w:val="18"/>
          <w:szCs w:val="18"/>
          <w:lang w:val="en-US" w:eastAsia="en-US"/>
        </w:rPr>
        <w:t>)</w:t>
      </w:r>
    </w:p>
    <w:p w14:paraId="0901D09A" w14:textId="25AC60F0" w:rsidR="00407474" w:rsidRDefault="00407474" w:rsidP="00407474">
      <w:pPr>
        <w:pStyle w:val="Folgeabsatz"/>
        <w:ind w:firstLine="0"/>
        <w:rPr>
          <w:lang w:val="de-DE" w:eastAsia="en-US"/>
        </w:rPr>
      </w:pPr>
    </w:p>
    <w:p w14:paraId="610FAB7B" w14:textId="73B9466D" w:rsidR="00407474" w:rsidRPr="00407474" w:rsidRDefault="00407474" w:rsidP="00407474">
      <w:pPr>
        <w:pStyle w:val="Folgeabsatz"/>
        <w:numPr>
          <w:ilvl w:val="0"/>
          <w:numId w:val="21"/>
        </w:numPr>
        <w:rPr>
          <w:lang w:val="de-DE" w:eastAsia="en-US"/>
        </w:rPr>
      </w:pPr>
      <w:r>
        <w:rPr>
          <w:lang w:val="de-DE" w:eastAsia="en-US"/>
        </w:rPr>
        <w:t xml:space="preserve">Irgendwie </w:t>
      </w:r>
      <w:proofErr w:type="spellStart"/>
      <w:r>
        <w:rPr>
          <w:lang w:val="de-DE" w:eastAsia="en-US"/>
        </w:rPr>
        <w:t>FoodBERT</w:t>
      </w:r>
      <w:proofErr w:type="spellEnd"/>
      <w:r>
        <w:rPr>
          <w:lang w:val="de-DE" w:eastAsia="en-US"/>
        </w:rPr>
        <w:t xml:space="preserve"> mit reinbringen, wie die das </w:t>
      </w:r>
      <w:proofErr w:type="spellStart"/>
      <w:r>
        <w:rPr>
          <w:lang w:val="de-DE" w:eastAsia="en-US"/>
        </w:rPr>
        <w:t>Vokab</w:t>
      </w:r>
      <w:proofErr w:type="spellEnd"/>
      <w:r>
        <w:rPr>
          <w:lang w:val="de-DE" w:eastAsia="en-US"/>
        </w:rPr>
        <w:t xml:space="preserve"> </w:t>
      </w:r>
      <w:proofErr w:type="spellStart"/>
      <w:r>
        <w:rPr>
          <w:lang w:val="de-DE" w:eastAsia="en-US"/>
        </w:rPr>
        <w:t>geaddet</w:t>
      </w:r>
      <w:proofErr w:type="spellEnd"/>
      <w:r>
        <w:rPr>
          <w:lang w:val="de-DE" w:eastAsia="en-US"/>
        </w:rPr>
        <w:t xml:space="preserve"> haben</w:t>
      </w:r>
    </w:p>
    <w:p w14:paraId="784762AF" w14:textId="77777777" w:rsidR="00407474" w:rsidRPr="00407474" w:rsidRDefault="00407474" w:rsidP="00407474">
      <w:pPr>
        <w:pStyle w:val="Folgeabsatz"/>
        <w:rPr>
          <w:lang w:val="de-DE" w:eastAsia="en-US"/>
        </w:rPr>
      </w:pPr>
    </w:p>
    <w:p w14:paraId="4ADBCF0E" w14:textId="53909642" w:rsidR="00B25193" w:rsidRDefault="00B25193" w:rsidP="00F65E87">
      <w:pPr>
        <w:pStyle w:val="Listenabsatz"/>
        <w:numPr>
          <w:ilvl w:val="0"/>
          <w:numId w:val="20"/>
        </w:numPr>
        <w:rPr>
          <w:lang w:val="de-DE" w:eastAsia="en-US"/>
        </w:rPr>
      </w:pPr>
      <w:r>
        <w:rPr>
          <w:lang w:val="de-DE" w:eastAsia="en-US"/>
        </w:rPr>
        <w:t>Aus diesem Grund wird das Vokabular von BERT mit den wichtigsten Vokabeln der Kochdomäne erweitert (die es noch nicht enthält)</w:t>
      </w:r>
    </w:p>
    <w:p w14:paraId="61E71D5E" w14:textId="7161706D" w:rsidR="00954502" w:rsidRDefault="006B26A0" w:rsidP="00F65E87">
      <w:pPr>
        <w:pStyle w:val="Listenabsatz"/>
        <w:numPr>
          <w:ilvl w:val="0"/>
          <w:numId w:val="20"/>
        </w:numPr>
        <w:rPr>
          <w:lang w:val="de-DE" w:eastAsia="en-US"/>
        </w:rPr>
      </w:pPr>
      <w:r>
        <w:rPr>
          <w:lang w:val="de-DE" w:eastAsia="en-US"/>
        </w:rPr>
        <w:lastRenderedPageBreak/>
        <w:t xml:space="preserve">Wie </w:t>
      </w:r>
      <w:proofErr w:type="gramStart"/>
      <w:r>
        <w:rPr>
          <w:lang w:val="de-DE" w:eastAsia="en-US"/>
        </w:rPr>
        <w:t>hab</w:t>
      </w:r>
      <w:proofErr w:type="gramEnd"/>
      <w:r>
        <w:rPr>
          <w:lang w:val="de-DE" w:eastAsia="en-US"/>
        </w:rPr>
        <w:t xml:space="preserve"> ich das gemacht? </w:t>
      </w:r>
      <w:r w:rsidR="00536294">
        <w:rPr>
          <w:lang w:val="de-DE" w:eastAsia="en-US"/>
        </w:rPr>
        <w:t xml:space="preserve">Für das erstellte Vokabular in der vorherigen </w:t>
      </w:r>
      <w:proofErr w:type="spellStart"/>
      <w:r w:rsidR="00536294">
        <w:rPr>
          <w:lang w:val="de-DE" w:eastAsia="en-US"/>
        </w:rPr>
        <w:t>Section</w:t>
      </w:r>
      <w:proofErr w:type="spellEnd"/>
      <w:r w:rsidR="00536294">
        <w:rPr>
          <w:lang w:val="de-DE" w:eastAsia="en-US"/>
        </w:rPr>
        <w:t xml:space="preserve"> wurde zusätzlich die </w:t>
      </w:r>
      <w:proofErr w:type="spellStart"/>
      <w:r w:rsidR="00536294">
        <w:rPr>
          <w:lang w:val="de-DE" w:eastAsia="en-US"/>
        </w:rPr>
        <w:t>Frequency</w:t>
      </w:r>
      <w:proofErr w:type="spellEnd"/>
      <w:r w:rsidR="00536294">
        <w:rPr>
          <w:lang w:val="de-DE" w:eastAsia="en-US"/>
        </w:rPr>
        <w:t xml:space="preserve"> des jeweiligen Wortes gespeichert. </w:t>
      </w:r>
    </w:p>
    <w:p w14:paraId="4222FE88" w14:textId="0F2B1ECF" w:rsidR="00E6536D" w:rsidRDefault="00E6536D" w:rsidP="00F65E87">
      <w:pPr>
        <w:pStyle w:val="Listenabsatz"/>
        <w:numPr>
          <w:ilvl w:val="0"/>
          <w:numId w:val="20"/>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dass die Wörter häufig genug vorkommen, um gute Repräsentationen zu erlernen, nachdem die 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F65E87">
      <w:pPr>
        <w:pStyle w:val="Listenabsatz"/>
        <w:numPr>
          <w:ilvl w:val="0"/>
          <w:numId w:val="20"/>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585A78">
      <w:pPr>
        <w:pStyle w:val="Listenabsatz"/>
        <w:numPr>
          <w:ilvl w:val="0"/>
          <w:numId w:val="20"/>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tbl>
      <w:tblPr>
        <w:tblStyle w:val="Gitternetztabelle2"/>
        <w:tblW w:w="0" w:type="auto"/>
        <w:tblLook w:val="04A0" w:firstRow="1" w:lastRow="0" w:firstColumn="1" w:lastColumn="0" w:noHBand="0" w:noVBand="1"/>
      </w:tblPr>
      <w:tblGrid>
        <w:gridCol w:w="2906"/>
        <w:gridCol w:w="2906"/>
        <w:gridCol w:w="2907"/>
      </w:tblGrid>
      <w:tr w:rsidR="00F56BC4" w14:paraId="535552D3" w14:textId="77777777" w:rsidTr="00F56B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Pr>
          <w:p w14:paraId="1BC4157B" w14:textId="638C7AB6" w:rsidR="00F56BC4" w:rsidRDefault="00F56BC4" w:rsidP="00F56BC4">
            <w:pPr>
              <w:rPr>
                <w:lang w:val="de-DE" w:eastAsia="en-US"/>
              </w:rPr>
            </w:pPr>
            <w:r>
              <w:rPr>
                <w:lang w:val="de-DE" w:eastAsia="en-US"/>
              </w:rPr>
              <w:t>Word</w:t>
            </w:r>
          </w:p>
        </w:tc>
        <w:tc>
          <w:tcPr>
            <w:tcW w:w="2906" w:type="dxa"/>
          </w:tcPr>
          <w:p w14:paraId="4C78D524" w14:textId="69628941" w:rsidR="00F56BC4" w:rsidRDefault="00F56BC4" w:rsidP="00F56BC4">
            <w:pPr>
              <w:cnfStyle w:val="100000000000" w:firstRow="1" w:lastRow="0" w:firstColumn="0" w:lastColumn="0" w:oddVBand="0" w:evenVBand="0" w:oddHBand="0" w:evenHBand="0" w:firstRowFirstColumn="0" w:firstRowLastColumn="0" w:lastRowFirstColumn="0" w:lastRowLastColumn="0"/>
              <w:rPr>
                <w:lang w:val="de-DE" w:eastAsia="en-US"/>
              </w:rPr>
            </w:pPr>
            <w:r>
              <w:rPr>
                <w:lang w:val="de-DE" w:eastAsia="en-US"/>
              </w:rPr>
              <w:t>After tokenization</w:t>
            </w:r>
          </w:p>
        </w:tc>
        <w:tc>
          <w:tcPr>
            <w:tcW w:w="2907" w:type="dxa"/>
          </w:tcPr>
          <w:p w14:paraId="5295AE87" w14:textId="77777777" w:rsidR="00F56BC4" w:rsidRDefault="00F56BC4" w:rsidP="00F56BC4">
            <w:pPr>
              <w:cnfStyle w:val="100000000000" w:firstRow="1" w:lastRow="0" w:firstColumn="0" w:lastColumn="0" w:oddVBand="0" w:evenVBand="0" w:oddHBand="0" w:evenHBand="0" w:firstRowFirstColumn="0" w:firstRowLastColumn="0" w:lastRowFirstColumn="0" w:lastRowLastColumn="0"/>
              <w:rPr>
                <w:lang w:val="de-DE" w:eastAsia="en-US"/>
              </w:rPr>
            </w:pPr>
          </w:p>
        </w:tc>
      </w:tr>
      <w:tr w:rsidR="00F56BC4" w14:paraId="35F08C52" w14:textId="77777777" w:rsidTr="00F56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Pr>
          <w:p w14:paraId="0B574412" w14:textId="3EBE0F50" w:rsidR="00F56BC4" w:rsidRDefault="00F76F94" w:rsidP="00F56BC4">
            <w:pPr>
              <w:rPr>
                <w:lang w:val="de-DE" w:eastAsia="en-US"/>
              </w:rPr>
            </w:pPr>
            <w:proofErr w:type="spellStart"/>
            <w:r>
              <w:rPr>
                <w:lang w:val="de-DE" w:eastAsia="en-US"/>
              </w:rPr>
              <w:t>b</w:t>
            </w:r>
            <w:r w:rsidR="00F56BC4">
              <w:rPr>
                <w:lang w:val="de-DE" w:eastAsia="en-US"/>
              </w:rPr>
              <w:t>aguette</w:t>
            </w:r>
            <w:proofErr w:type="spellEnd"/>
          </w:p>
        </w:tc>
        <w:tc>
          <w:tcPr>
            <w:tcW w:w="2906" w:type="dxa"/>
          </w:tcPr>
          <w:p w14:paraId="2DDB0ABB" w14:textId="5EEA7AB2" w:rsidR="00F56BC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proofErr w:type="spellStart"/>
            <w:r>
              <w:rPr>
                <w:lang w:val="de-DE" w:eastAsia="en-US"/>
              </w:rPr>
              <w:t>bag</w:t>
            </w:r>
            <w:proofErr w:type="spellEnd"/>
            <w:r>
              <w:rPr>
                <w:lang w:val="de-DE" w:eastAsia="en-US"/>
              </w:rPr>
              <w:t xml:space="preserve"> ##uet ##te</w:t>
            </w:r>
          </w:p>
        </w:tc>
        <w:tc>
          <w:tcPr>
            <w:tcW w:w="2907" w:type="dxa"/>
          </w:tcPr>
          <w:p w14:paraId="47377782" w14:textId="77777777" w:rsidR="00F56BC4" w:rsidRDefault="00F56BC4" w:rsidP="00F56BC4">
            <w:pPr>
              <w:cnfStyle w:val="000000100000" w:firstRow="0" w:lastRow="0" w:firstColumn="0" w:lastColumn="0" w:oddVBand="0" w:evenVBand="0" w:oddHBand="1" w:evenHBand="0" w:firstRowFirstColumn="0" w:firstRowLastColumn="0" w:lastRowFirstColumn="0" w:lastRowLastColumn="0"/>
              <w:rPr>
                <w:lang w:val="de-DE" w:eastAsia="en-US"/>
              </w:rPr>
            </w:pPr>
          </w:p>
        </w:tc>
      </w:tr>
      <w:tr w:rsidR="00F56BC4" w14:paraId="4AE6B320" w14:textId="77777777" w:rsidTr="00F56BC4">
        <w:tc>
          <w:tcPr>
            <w:cnfStyle w:val="001000000000" w:firstRow="0" w:lastRow="0" w:firstColumn="1" w:lastColumn="0" w:oddVBand="0" w:evenVBand="0" w:oddHBand="0" w:evenHBand="0" w:firstRowFirstColumn="0" w:firstRowLastColumn="0" w:lastRowFirstColumn="0" w:lastRowLastColumn="0"/>
            <w:tcW w:w="2906" w:type="dxa"/>
          </w:tcPr>
          <w:p w14:paraId="6843F450" w14:textId="3DC64305" w:rsidR="00F56BC4" w:rsidRDefault="00F76F94" w:rsidP="00F56BC4">
            <w:pPr>
              <w:rPr>
                <w:lang w:val="de-DE" w:eastAsia="en-US"/>
              </w:rPr>
            </w:pPr>
            <w:proofErr w:type="spellStart"/>
            <w:r>
              <w:rPr>
                <w:lang w:val="de-DE" w:eastAsia="en-US"/>
              </w:rPr>
              <w:t>cranberry</w:t>
            </w:r>
            <w:proofErr w:type="spellEnd"/>
          </w:p>
        </w:tc>
        <w:tc>
          <w:tcPr>
            <w:tcW w:w="2906" w:type="dxa"/>
          </w:tcPr>
          <w:p w14:paraId="120088B1" w14:textId="2A3C6939" w:rsidR="00F56BC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roofErr w:type="spellStart"/>
            <w:r>
              <w:rPr>
                <w:lang w:val="de-DE" w:eastAsia="en-US"/>
              </w:rPr>
              <w:t>cr</w:t>
            </w:r>
            <w:proofErr w:type="spellEnd"/>
            <w:r>
              <w:rPr>
                <w:lang w:val="de-DE" w:eastAsia="en-US"/>
              </w:rPr>
              <w:t xml:space="preserve"> ##an ##berry</w:t>
            </w:r>
          </w:p>
        </w:tc>
        <w:tc>
          <w:tcPr>
            <w:tcW w:w="2907" w:type="dxa"/>
          </w:tcPr>
          <w:p w14:paraId="3988A9CB" w14:textId="77777777" w:rsidR="00F56BC4" w:rsidRDefault="00F56BC4" w:rsidP="00F56BC4">
            <w:pPr>
              <w:cnfStyle w:val="000000000000" w:firstRow="0" w:lastRow="0" w:firstColumn="0" w:lastColumn="0" w:oddVBand="0" w:evenVBand="0" w:oddHBand="0" w:evenHBand="0" w:firstRowFirstColumn="0" w:firstRowLastColumn="0" w:lastRowFirstColumn="0" w:lastRowLastColumn="0"/>
              <w:rPr>
                <w:lang w:val="de-DE" w:eastAsia="en-US"/>
              </w:rPr>
            </w:pPr>
          </w:p>
        </w:tc>
      </w:tr>
      <w:tr w:rsidR="00F56BC4" w14:paraId="36A7D53A" w14:textId="77777777" w:rsidTr="00F56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Pr>
          <w:p w14:paraId="0F72BF6D" w14:textId="5B310028" w:rsidR="00F56BC4" w:rsidRDefault="00F76F94" w:rsidP="00F56BC4">
            <w:pPr>
              <w:rPr>
                <w:lang w:val="de-DE" w:eastAsia="en-US"/>
              </w:rPr>
            </w:pPr>
            <w:proofErr w:type="spellStart"/>
            <w:r>
              <w:rPr>
                <w:lang w:val="de-DE" w:eastAsia="en-US"/>
              </w:rPr>
              <w:t>thicken</w:t>
            </w:r>
            <w:proofErr w:type="spellEnd"/>
          </w:p>
        </w:tc>
        <w:tc>
          <w:tcPr>
            <w:tcW w:w="2906" w:type="dxa"/>
          </w:tcPr>
          <w:p w14:paraId="4026622F" w14:textId="528D2D6F" w:rsidR="00F56BC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proofErr w:type="spellStart"/>
            <w:r>
              <w:rPr>
                <w:lang w:val="de-DE" w:eastAsia="en-US"/>
              </w:rPr>
              <w:t>thick</w:t>
            </w:r>
            <w:proofErr w:type="spellEnd"/>
            <w:r>
              <w:rPr>
                <w:lang w:val="de-DE" w:eastAsia="en-US"/>
              </w:rPr>
              <w:t xml:space="preserve"> ##en</w:t>
            </w:r>
          </w:p>
        </w:tc>
        <w:tc>
          <w:tcPr>
            <w:tcW w:w="2907" w:type="dxa"/>
          </w:tcPr>
          <w:p w14:paraId="1B9177A6" w14:textId="77777777" w:rsidR="00F56BC4" w:rsidRDefault="00F56BC4" w:rsidP="00F56BC4">
            <w:pPr>
              <w:cnfStyle w:val="000000100000" w:firstRow="0" w:lastRow="0" w:firstColumn="0" w:lastColumn="0" w:oddVBand="0" w:evenVBand="0" w:oddHBand="1" w:evenHBand="0" w:firstRowFirstColumn="0" w:firstRowLastColumn="0" w:lastRowFirstColumn="0" w:lastRowLastColumn="0"/>
              <w:rPr>
                <w:lang w:val="de-DE" w:eastAsia="en-US"/>
              </w:rPr>
            </w:pPr>
          </w:p>
        </w:tc>
      </w:tr>
      <w:tr w:rsidR="00F76F94" w14:paraId="47E8F7D9" w14:textId="77777777" w:rsidTr="00F56BC4">
        <w:tc>
          <w:tcPr>
            <w:cnfStyle w:val="001000000000" w:firstRow="0" w:lastRow="0" w:firstColumn="1" w:lastColumn="0" w:oddVBand="0" w:evenVBand="0" w:oddHBand="0" w:evenHBand="0" w:firstRowFirstColumn="0" w:firstRowLastColumn="0" w:lastRowFirstColumn="0" w:lastRowLastColumn="0"/>
            <w:tcW w:w="2906" w:type="dxa"/>
          </w:tcPr>
          <w:p w14:paraId="07927255" w14:textId="71B1150F" w:rsidR="00F76F94" w:rsidRDefault="00F76F94" w:rsidP="00F56BC4">
            <w:pPr>
              <w:rPr>
                <w:lang w:val="de-DE" w:eastAsia="en-US"/>
              </w:rPr>
            </w:pPr>
            <w:proofErr w:type="spellStart"/>
            <w:r>
              <w:rPr>
                <w:lang w:val="de-DE" w:eastAsia="en-US"/>
              </w:rPr>
              <w:t>caramelized</w:t>
            </w:r>
            <w:proofErr w:type="spellEnd"/>
          </w:p>
        </w:tc>
        <w:tc>
          <w:tcPr>
            <w:tcW w:w="2906" w:type="dxa"/>
          </w:tcPr>
          <w:p w14:paraId="1838CAEC" w14:textId="1D3C0307"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roofErr w:type="spellStart"/>
            <w:r>
              <w:rPr>
                <w:lang w:val="de-DE" w:eastAsia="en-US"/>
              </w:rPr>
              <w:t>cara</w:t>
            </w:r>
            <w:proofErr w:type="spellEnd"/>
            <w:r>
              <w:rPr>
                <w:lang w:val="de-DE" w:eastAsia="en-US"/>
              </w:rPr>
              <w:t xml:space="preserve"> ##mel ##ized</w:t>
            </w:r>
          </w:p>
        </w:tc>
        <w:tc>
          <w:tcPr>
            <w:tcW w:w="2907" w:type="dxa"/>
          </w:tcPr>
          <w:p w14:paraId="55CD815F" w14:textId="77777777"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
        </w:tc>
      </w:tr>
      <w:tr w:rsidR="00F76F94" w14:paraId="51D1712D" w14:textId="77777777" w:rsidTr="00F56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Pr>
          <w:p w14:paraId="255EAB51" w14:textId="71F25686" w:rsidR="00F76F94" w:rsidRDefault="00F76F94" w:rsidP="00F56BC4">
            <w:pPr>
              <w:rPr>
                <w:lang w:val="de-DE" w:eastAsia="en-US"/>
              </w:rPr>
            </w:pPr>
            <w:proofErr w:type="spellStart"/>
            <w:r>
              <w:rPr>
                <w:lang w:val="de-DE" w:eastAsia="en-US"/>
              </w:rPr>
              <w:t>zucchini</w:t>
            </w:r>
            <w:proofErr w:type="spellEnd"/>
          </w:p>
        </w:tc>
        <w:tc>
          <w:tcPr>
            <w:tcW w:w="2906" w:type="dxa"/>
          </w:tcPr>
          <w:p w14:paraId="3BDF05B6" w14:textId="0A592D1C" w:rsidR="00F76F9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r>
              <w:rPr>
                <w:lang w:val="de-DE" w:eastAsia="en-US"/>
              </w:rPr>
              <w:t>zu ##cchi ##ni</w:t>
            </w:r>
          </w:p>
        </w:tc>
        <w:tc>
          <w:tcPr>
            <w:tcW w:w="2907" w:type="dxa"/>
          </w:tcPr>
          <w:p w14:paraId="75EAF54D" w14:textId="77777777" w:rsidR="00F76F9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p>
        </w:tc>
      </w:tr>
      <w:tr w:rsidR="00F76F94" w14:paraId="3125792C" w14:textId="77777777" w:rsidTr="00F56BC4">
        <w:tc>
          <w:tcPr>
            <w:cnfStyle w:val="001000000000" w:firstRow="0" w:lastRow="0" w:firstColumn="1" w:lastColumn="0" w:oddVBand="0" w:evenVBand="0" w:oddHBand="0" w:evenHBand="0" w:firstRowFirstColumn="0" w:firstRowLastColumn="0" w:lastRowFirstColumn="0" w:lastRowLastColumn="0"/>
            <w:tcW w:w="2906" w:type="dxa"/>
          </w:tcPr>
          <w:p w14:paraId="7387DC22" w14:textId="134D5468" w:rsidR="00F76F94" w:rsidRDefault="00F76F94" w:rsidP="00F56BC4">
            <w:pPr>
              <w:rPr>
                <w:lang w:val="de-DE" w:eastAsia="en-US"/>
              </w:rPr>
            </w:pPr>
            <w:proofErr w:type="spellStart"/>
            <w:r>
              <w:rPr>
                <w:lang w:val="de-DE" w:eastAsia="en-US"/>
              </w:rPr>
              <w:t>preheat</w:t>
            </w:r>
            <w:proofErr w:type="spellEnd"/>
          </w:p>
        </w:tc>
        <w:tc>
          <w:tcPr>
            <w:tcW w:w="2906" w:type="dxa"/>
          </w:tcPr>
          <w:p w14:paraId="3E14FD10" w14:textId="7A0255B2"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roofErr w:type="spellStart"/>
            <w:r>
              <w:rPr>
                <w:lang w:val="de-DE" w:eastAsia="en-US"/>
              </w:rPr>
              <w:t>pre</w:t>
            </w:r>
            <w:proofErr w:type="spellEnd"/>
            <w:r>
              <w:rPr>
                <w:lang w:val="de-DE" w:eastAsia="en-US"/>
              </w:rPr>
              <w:t xml:space="preserve"> ##hea ##t</w:t>
            </w:r>
          </w:p>
        </w:tc>
        <w:tc>
          <w:tcPr>
            <w:tcW w:w="2907" w:type="dxa"/>
          </w:tcPr>
          <w:p w14:paraId="463D1A44" w14:textId="77777777"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
        </w:tc>
      </w:tr>
      <w:tr w:rsidR="00F76F94" w14:paraId="4A30E445" w14:textId="77777777" w:rsidTr="00F56B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6" w:type="dxa"/>
          </w:tcPr>
          <w:p w14:paraId="09A50D94" w14:textId="34FC31AB" w:rsidR="00F76F94" w:rsidRDefault="00F76F94" w:rsidP="00F56BC4">
            <w:pPr>
              <w:rPr>
                <w:lang w:val="de-DE" w:eastAsia="en-US"/>
              </w:rPr>
            </w:pPr>
            <w:proofErr w:type="spellStart"/>
            <w:r>
              <w:rPr>
                <w:lang w:val="de-DE" w:eastAsia="en-US"/>
              </w:rPr>
              <w:t>tortilla</w:t>
            </w:r>
            <w:proofErr w:type="spellEnd"/>
          </w:p>
        </w:tc>
        <w:tc>
          <w:tcPr>
            <w:tcW w:w="2906" w:type="dxa"/>
          </w:tcPr>
          <w:p w14:paraId="1C0692E7" w14:textId="1219C677" w:rsidR="00F76F9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proofErr w:type="spellStart"/>
            <w:r>
              <w:rPr>
                <w:lang w:val="de-DE" w:eastAsia="en-US"/>
              </w:rPr>
              <w:t>tor</w:t>
            </w:r>
            <w:proofErr w:type="spellEnd"/>
            <w:r>
              <w:rPr>
                <w:lang w:val="de-DE" w:eastAsia="en-US"/>
              </w:rPr>
              <w:t xml:space="preserve"> ##till ##a</w:t>
            </w:r>
          </w:p>
        </w:tc>
        <w:tc>
          <w:tcPr>
            <w:tcW w:w="2907" w:type="dxa"/>
          </w:tcPr>
          <w:p w14:paraId="433E5ADF" w14:textId="77777777" w:rsidR="00F76F94" w:rsidRDefault="00F76F94" w:rsidP="00F56BC4">
            <w:pPr>
              <w:cnfStyle w:val="000000100000" w:firstRow="0" w:lastRow="0" w:firstColumn="0" w:lastColumn="0" w:oddVBand="0" w:evenVBand="0" w:oddHBand="1" w:evenHBand="0" w:firstRowFirstColumn="0" w:firstRowLastColumn="0" w:lastRowFirstColumn="0" w:lastRowLastColumn="0"/>
              <w:rPr>
                <w:lang w:val="de-DE" w:eastAsia="en-US"/>
              </w:rPr>
            </w:pPr>
          </w:p>
        </w:tc>
      </w:tr>
      <w:tr w:rsidR="00F76F94" w14:paraId="2BF22E5D" w14:textId="77777777" w:rsidTr="00F56BC4">
        <w:tc>
          <w:tcPr>
            <w:cnfStyle w:val="001000000000" w:firstRow="0" w:lastRow="0" w:firstColumn="1" w:lastColumn="0" w:oddVBand="0" w:evenVBand="0" w:oddHBand="0" w:evenHBand="0" w:firstRowFirstColumn="0" w:firstRowLastColumn="0" w:lastRowFirstColumn="0" w:lastRowLastColumn="0"/>
            <w:tcW w:w="2906" w:type="dxa"/>
          </w:tcPr>
          <w:p w14:paraId="320EE92A" w14:textId="41490B89" w:rsidR="00F76F94" w:rsidRDefault="00F76F94" w:rsidP="00F56BC4">
            <w:pPr>
              <w:rPr>
                <w:lang w:val="de-DE" w:eastAsia="en-US"/>
              </w:rPr>
            </w:pPr>
            <w:proofErr w:type="spellStart"/>
            <w:r>
              <w:rPr>
                <w:lang w:val="de-DE" w:eastAsia="en-US"/>
              </w:rPr>
              <w:t>eggplant</w:t>
            </w:r>
            <w:proofErr w:type="spellEnd"/>
          </w:p>
        </w:tc>
        <w:tc>
          <w:tcPr>
            <w:tcW w:w="2906" w:type="dxa"/>
          </w:tcPr>
          <w:p w14:paraId="0113C408" w14:textId="4AFD005D"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r>
              <w:rPr>
                <w:lang w:val="de-DE" w:eastAsia="en-US"/>
              </w:rPr>
              <w:t>egg ##pl ##ant</w:t>
            </w:r>
          </w:p>
        </w:tc>
        <w:tc>
          <w:tcPr>
            <w:tcW w:w="2907" w:type="dxa"/>
          </w:tcPr>
          <w:p w14:paraId="6E541D3A" w14:textId="77777777" w:rsidR="00F76F94" w:rsidRDefault="00F76F94" w:rsidP="00F56BC4">
            <w:pPr>
              <w:cnfStyle w:val="000000000000" w:firstRow="0" w:lastRow="0" w:firstColumn="0" w:lastColumn="0" w:oddVBand="0" w:evenVBand="0" w:oddHBand="0" w:evenHBand="0" w:firstRowFirstColumn="0" w:firstRowLastColumn="0" w:lastRowFirstColumn="0" w:lastRowLastColumn="0"/>
              <w:rPr>
                <w:lang w:val="de-DE" w:eastAsia="en-US"/>
              </w:rPr>
            </w:pPr>
          </w:p>
        </w:tc>
      </w:tr>
    </w:tbl>
    <w:p w14:paraId="1EBA4E3F" w14:textId="7C48392F" w:rsidR="00E6536D" w:rsidRDefault="00C11A98" w:rsidP="00C11A98">
      <w:pPr>
        <w:pStyle w:val="Folgeabsatz"/>
        <w:numPr>
          <w:ilvl w:val="0"/>
          <w:numId w:val="20"/>
        </w:numPr>
        <w:rPr>
          <w:lang w:val="de-DE" w:eastAsia="en-US"/>
        </w:rPr>
      </w:pPr>
      <w:r>
        <w:rPr>
          <w:lang w:val="de-DE" w:eastAsia="en-US"/>
        </w:rPr>
        <w:t xml:space="preserve">Irgendwo noch mit reinbringen, wie </w:t>
      </w:r>
      <w:proofErr w:type="spellStart"/>
      <w:r>
        <w:rPr>
          <w:lang w:val="de-DE" w:eastAsia="en-US"/>
        </w:rPr>
        <w:t>FoodBERT</w:t>
      </w:r>
      <w:proofErr w:type="spellEnd"/>
      <w:r>
        <w:rPr>
          <w:lang w:val="de-DE" w:eastAsia="en-US"/>
        </w:rPr>
        <w:t xml:space="preserve"> das gemacht hat: die hatten </w:t>
      </w:r>
      <w:proofErr w:type="spellStart"/>
      <w:r>
        <w:rPr>
          <w:lang w:val="de-DE" w:eastAsia="en-US"/>
        </w:rPr>
        <w:t>eien</w:t>
      </w:r>
      <w:proofErr w:type="spellEnd"/>
      <w:r>
        <w:rPr>
          <w:lang w:val="de-DE" w:eastAsia="en-US"/>
        </w:rPr>
        <w:t xml:space="preserve"> Liste mit Zutaten und haben dann alle, die öfter als </w:t>
      </w:r>
      <w:proofErr w:type="gramStart"/>
      <w:r>
        <w:rPr>
          <w:lang w:val="de-DE" w:eastAsia="en-US"/>
        </w:rPr>
        <w:t>10 mal</w:t>
      </w:r>
      <w:proofErr w:type="gramEnd"/>
      <w:r>
        <w:rPr>
          <w:lang w:val="de-DE" w:eastAsia="en-US"/>
        </w:rPr>
        <w:t xml:space="preserve"> vorkamen, zum Vokabular hinzugefügt. </w:t>
      </w:r>
      <w:r w:rsidRPr="00C11A98">
        <w:rPr>
          <w:lang w:val="de-DE" w:eastAsia="en-US"/>
        </w:rPr>
        <w:sym w:font="Wingdings" w:char="F0E0"/>
      </w:r>
      <w:r>
        <w:rPr>
          <w:lang w:val="de-DE" w:eastAsia="en-US"/>
        </w:rPr>
        <w:t xml:space="preserve"> Allerdings: </w:t>
      </w:r>
      <w:r w:rsidR="00953667">
        <w:rPr>
          <w:lang w:val="de-DE" w:eastAsia="en-US"/>
        </w:rPr>
        <w:t xml:space="preserve">es gibt auch viele Wörter, die nicht </w:t>
      </w:r>
      <w:proofErr w:type="gramStart"/>
      <w:r w:rsidR="00953667">
        <w:rPr>
          <w:lang w:val="de-DE" w:eastAsia="en-US"/>
        </w:rPr>
        <w:t>zutaten</w:t>
      </w:r>
      <w:proofErr w:type="gramEnd"/>
      <w:r w:rsidR="00953667">
        <w:rPr>
          <w:lang w:val="de-DE" w:eastAsia="en-US"/>
        </w:rPr>
        <w:t xml:space="preserve">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953667">
      <w:pPr>
        <w:pStyle w:val="Folgeabsatz"/>
        <w:numPr>
          <w:ilvl w:val="0"/>
          <w:numId w:val="21"/>
        </w:numPr>
        <w:rPr>
          <w:lang w:val="de-DE" w:eastAsia="en-US"/>
        </w:rPr>
      </w:pPr>
      <w:r>
        <w:rPr>
          <w:lang w:val="de-DE" w:eastAsia="en-US"/>
        </w:rPr>
        <w:t xml:space="preserve">Fügen alle Zutaten hinzu, wenn diese mind. </w:t>
      </w:r>
      <w:proofErr w:type="gramStart"/>
      <w:r>
        <w:rPr>
          <w:lang w:val="de-DE" w:eastAsia="en-US"/>
        </w:rPr>
        <w:t>10 mal</w:t>
      </w:r>
      <w:proofErr w:type="gramEnd"/>
      <w:r>
        <w:rPr>
          <w:lang w:val="de-DE" w:eastAsia="en-US"/>
        </w:rPr>
        <w:t xml:space="preserve">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D94946">
      <w:pPr>
        <w:pStyle w:val="Listenabsatz"/>
        <w:numPr>
          <w:ilvl w:val="0"/>
          <w:numId w:val="20"/>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D94946">
      <w:pPr>
        <w:pStyle w:val="Listenabsatz"/>
        <w:numPr>
          <w:ilvl w:val="0"/>
          <w:numId w:val="21"/>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20" w:name="_Toc96290430"/>
      <w:r>
        <w:lastRenderedPageBreak/>
        <w:t>DAPT</w:t>
      </w:r>
      <w:bookmarkEnd w:id="20"/>
    </w:p>
    <w:p w14:paraId="6A22EB32" w14:textId="32A988AB" w:rsidR="003D51FB" w:rsidRDefault="003D51FB" w:rsidP="003D51FB">
      <w:pPr>
        <w:pStyle w:val="Listenabsatz"/>
        <w:numPr>
          <w:ilvl w:val="0"/>
          <w:numId w:val="20"/>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2220C7">
      <w:pPr>
        <w:pStyle w:val="Listenabsatz"/>
        <w:numPr>
          <w:ilvl w:val="0"/>
          <w:numId w:val="21"/>
        </w:numPr>
      </w:pPr>
      <w:r>
        <w:t>BERTBASE: (L=12, H=768, A=12, Total parameters = 110M)</w:t>
      </w:r>
    </w:p>
    <w:p w14:paraId="37F38303" w14:textId="1AFD43E4" w:rsidR="0089265E" w:rsidRDefault="002220C7" w:rsidP="0089265E">
      <w:pPr>
        <w:pStyle w:val="Listenabsatz"/>
        <w:numPr>
          <w:ilvl w:val="0"/>
          <w:numId w:val="21"/>
        </w:numPr>
      </w:pPr>
      <w:r>
        <w:t>BERTLARGE (L=</w:t>
      </w:r>
      <w:r w:rsidR="007D4681">
        <w:t>24, H = 1024, A=16, Total Parameters = 340M</w:t>
      </w:r>
      <w:r w:rsidR="0089265E">
        <w:t>)</w:t>
      </w:r>
    </w:p>
    <w:p w14:paraId="01223F6C" w14:textId="65D08A84" w:rsidR="00CA060B" w:rsidRPr="003D51FB" w:rsidRDefault="00CA060B" w:rsidP="0089265E">
      <w:pPr>
        <w:pStyle w:val="Listenabsatz"/>
        <w:numPr>
          <w:ilvl w:val="0"/>
          <w:numId w:val="21"/>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2916F1">
      <w:pPr>
        <w:pStyle w:val="Listenabsatz"/>
        <w:numPr>
          <w:ilvl w:val="0"/>
          <w:numId w:val="20"/>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89265E">
      <w:pPr>
        <w:pStyle w:val="Listenabsatz"/>
        <w:numPr>
          <w:ilvl w:val="0"/>
          <w:numId w:val="21"/>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89265E">
      <w:pPr>
        <w:pStyle w:val="Listenabsatz"/>
        <w:numPr>
          <w:ilvl w:val="0"/>
          <w:numId w:val="21"/>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053560">
      <w:pPr>
        <w:pStyle w:val="Folgeabsatz"/>
        <w:numPr>
          <w:ilvl w:val="0"/>
          <w:numId w:val="16"/>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053560">
      <w:pPr>
        <w:pStyle w:val="Folgeabsatz"/>
        <w:numPr>
          <w:ilvl w:val="0"/>
          <w:numId w:val="16"/>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21" w:name="_Toc96290431"/>
      <w:r>
        <w:t xml:space="preserve">Implementation </w:t>
      </w:r>
      <w:r w:rsidR="009F1103">
        <w:t>D</w:t>
      </w:r>
      <w:r>
        <w:t>etails</w:t>
      </w:r>
      <w:bookmarkEnd w:id="21"/>
    </w:p>
    <w:p w14:paraId="664FC01E" w14:textId="54234A55" w:rsidR="00EF00FD" w:rsidRPr="00EF00FD" w:rsidRDefault="00EF00FD" w:rsidP="00EF00FD">
      <w:pPr>
        <w:pStyle w:val="Listenabsatz"/>
        <w:numPr>
          <w:ilvl w:val="0"/>
          <w:numId w:val="21"/>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p>
    <w:p w14:paraId="3EA80252" w14:textId="6B5E1A7D" w:rsidR="00C33EA3" w:rsidRDefault="00E35F77" w:rsidP="00E35F77">
      <w:pPr>
        <w:pStyle w:val="Listenabsatz"/>
        <w:numPr>
          <w:ilvl w:val="0"/>
          <w:numId w:val="16"/>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E35F77">
      <w:pPr>
        <w:pStyle w:val="Listenabsatz"/>
        <w:numPr>
          <w:ilvl w:val="0"/>
          <w:numId w:val="16"/>
        </w:numPr>
      </w:pPr>
      <w:r>
        <w:t xml:space="preserve">Dauer des Learning </w:t>
      </w:r>
      <w:proofErr w:type="spellStart"/>
      <w:r>
        <w:t>vorgangs</w:t>
      </w:r>
      <w:proofErr w:type="spellEnd"/>
    </w:p>
    <w:p w14:paraId="599384AE" w14:textId="415F96BE" w:rsidR="00E35F77" w:rsidRDefault="00DC18D3" w:rsidP="00E35F77">
      <w:pPr>
        <w:pStyle w:val="Listenabsatz"/>
        <w:numPr>
          <w:ilvl w:val="0"/>
          <w:numId w:val="16"/>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E35F77">
      <w:pPr>
        <w:pStyle w:val="Listenabsatz"/>
        <w:numPr>
          <w:ilvl w:val="0"/>
          <w:numId w:val="16"/>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E35F77">
      <w:pPr>
        <w:pStyle w:val="Listenabsatz"/>
        <w:numPr>
          <w:ilvl w:val="0"/>
          <w:numId w:val="16"/>
        </w:numPr>
      </w:pPr>
      <w:r>
        <w:lastRenderedPageBreak/>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22" w:name="_Toc96290432"/>
      <w:r>
        <w:t>Finetuning</w:t>
      </w:r>
      <w:bookmarkEnd w:id="22"/>
    </w:p>
    <w:p w14:paraId="2F4EA62E" w14:textId="39726926" w:rsidR="00593CE0" w:rsidRDefault="007A7EBF" w:rsidP="00593CE0">
      <w:pPr>
        <w:pStyle w:val="berschrift3"/>
      </w:pPr>
      <w:bookmarkStart w:id="23" w:name="_Toc96290433"/>
      <w:r>
        <w:t>Intent Classification</w:t>
      </w:r>
      <w:bookmarkEnd w:id="23"/>
    </w:p>
    <w:p w14:paraId="7538A327" w14:textId="20C48AB5" w:rsidR="007A7EBF" w:rsidRPr="007A7EBF" w:rsidRDefault="007A7EBF" w:rsidP="007A7EBF">
      <w:pPr>
        <w:pStyle w:val="Listenabsatz"/>
        <w:numPr>
          <w:ilvl w:val="0"/>
          <w:numId w:val="16"/>
        </w:numPr>
      </w:pPr>
      <w:r>
        <w:t>Multi-class classification problem</w:t>
      </w:r>
    </w:p>
    <w:p w14:paraId="6E185F6E" w14:textId="21431726" w:rsidR="00593CE0" w:rsidRPr="00593CE0" w:rsidRDefault="00593CE0" w:rsidP="00593CE0">
      <w:pPr>
        <w:pStyle w:val="Listenabsatz"/>
        <w:numPr>
          <w:ilvl w:val="0"/>
          <w:numId w:val="21"/>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593CE0">
      <w:pPr>
        <w:pStyle w:val="Listenabsatz"/>
        <w:numPr>
          <w:ilvl w:val="0"/>
          <w:numId w:val="16"/>
        </w:numPr>
      </w:pPr>
      <w:proofErr w:type="spellStart"/>
      <w:r>
        <w:t>Datensatz</w:t>
      </w:r>
      <w:proofErr w:type="spellEnd"/>
      <w:r>
        <w:t xml:space="preserve"> von </w:t>
      </w:r>
      <w:proofErr w:type="spellStart"/>
      <w:r>
        <w:t>Frummet</w:t>
      </w:r>
      <w:proofErr w:type="spellEnd"/>
    </w:p>
    <w:p w14:paraId="5F0368A2" w14:textId="7B1097B7" w:rsidR="00593CE0" w:rsidRDefault="00593CE0" w:rsidP="00593CE0">
      <w:pPr>
        <w:pStyle w:val="Listenabsatz"/>
        <w:numPr>
          <w:ilvl w:val="0"/>
          <w:numId w:val="16"/>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t>No resampling</w:t>
      </w:r>
    </w:p>
    <w:p w14:paraId="2F92EA74" w14:textId="3F59572F" w:rsidR="007F42E9" w:rsidRDefault="007F42E9" w:rsidP="007F42E9">
      <w:pPr>
        <w:pStyle w:val="Listenabsatz"/>
        <w:numPr>
          <w:ilvl w:val="0"/>
          <w:numId w:val="21"/>
        </w:numPr>
      </w:pPr>
      <w:r>
        <w:t xml:space="preserve">No </w:t>
      </w:r>
      <w:proofErr w:type="spellStart"/>
      <w:r>
        <w:t>stopword</w:t>
      </w:r>
      <w:proofErr w:type="spellEnd"/>
      <w:r>
        <w:t xml:space="preserve"> removal</w:t>
      </w:r>
    </w:p>
    <w:p w14:paraId="61727DD0" w14:textId="0CB9DBD9" w:rsidR="007F42E9" w:rsidRDefault="007F42E9" w:rsidP="007F42E9">
      <w:pPr>
        <w:pStyle w:val="Listenabsatz"/>
        <w:numPr>
          <w:ilvl w:val="0"/>
          <w:numId w:val="21"/>
        </w:numPr>
      </w:pPr>
      <w:r>
        <w:t xml:space="preserve">Stratified sampling for </w:t>
      </w:r>
      <w:proofErr w:type="gramStart"/>
      <w:r>
        <w:t>10 fold</w:t>
      </w:r>
      <w:proofErr w:type="gramEnd"/>
      <w:r>
        <w:t xml:space="preserve">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 xml:space="preserve">Training for 4 epochs, dropout probability of 10%, </w:t>
      </w:r>
      <w:proofErr w:type="spellStart"/>
      <w:r>
        <w:t>batch_size</w:t>
      </w:r>
      <w:proofErr w:type="spellEnd"/>
      <w:r>
        <w:t xml:space="preserv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F42E9">
      <w:pPr>
        <w:pStyle w:val="Listenabsatz"/>
        <w:numPr>
          <w:ilvl w:val="0"/>
          <w:numId w:val="21"/>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 xml:space="preserve">1 </w:t>
      </w:r>
      <w:proofErr w:type="spellStart"/>
      <w:r>
        <w:t>prev</w:t>
      </w:r>
      <w:proofErr w:type="spellEnd"/>
      <w:r>
        <w:t xml:space="preserve"> turn</w:t>
      </w:r>
    </w:p>
    <w:p w14:paraId="4BF2D5CB" w14:textId="113EA646" w:rsidR="006C202E" w:rsidRDefault="006C202E" w:rsidP="006C202E">
      <w:pPr>
        <w:pStyle w:val="Listenabsatz"/>
        <w:numPr>
          <w:ilvl w:val="2"/>
          <w:numId w:val="18"/>
        </w:numPr>
      </w:pPr>
      <w:r>
        <w:t xml:space="preserve">All </w:t>
      </w:r>
      <w:proofErr w:type="spellStart"/>
      <w:r>
        <w:t>prev</w:t>
      </w:r>
      <w:proofErr w:type="spellEnd"/>
      <w:r>
        <w:t xml:space="preserve">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F42E9">
      <w:pPr>
        <w:pStyle w:val="Listenabsatz"/>
        <w:numPr>
          <w:ilvl w:val="0"/>
          <w:numId w:val="21"/>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F42E9">
      <w:pPr>
        <w:pStyle w:val="Listenabsatz"/>
        <w:numPr>
          <w:ilvl w:val="0"/>
          <w:numId w:val="21"/>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14"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24" w:name="_Toc96290434"/>
      <w:r>
        <w:lastRenderedPageBreak/>
        <w:t>Named-entity recognition</w:t>
      </w:r>
      <w:bookmarkEnd w:id="24"/>
    </w:p>
    <w:p w14:paraId="28EFA2BE" w14:textId="5DC7ADB7" w:rsidR="00F57D52" w:rsidRDefault="00C33EA3" w:rsidP="00C33EA3">
      <w:pPr>
        <w:pStyle w:val="berschrift3"/>
      </w:pPr>
      <w:bookmarkStart w:id="25" w:name="_Toc96290435"/>
      <w:r>
        <w:t>Question Answering</w:t>
      </w:r>
      <w:bookmarkEnd w:id="25"/>
    </w:p>
    <w:p w14:paraId="506022FE" w14:textId="3FE47D60" w:rsidR="0094192B" w:rsidRDefault="0094192B" w:rsidP="0094192B">
      <w:pPr>
        <w:pStyle w:val="berschrift1"/>
      </w:pPr>
      <w:bookmarkStart w:id="26" w:name="_Toc96290436"/>
      <w:r>
        <w:t>Evaluation</w:t>
      </w:r>
      <w:bookmarkEnd w:id="26"/>
    </w:p>
    <w:p w14:paraId="3BAA9C0D" w14:textId="3F0CED16" w:rsidR="0094192B" w:rsidRDefault="0094192B" w:rsidP="0094192B">
      <w:pPr>
        <w:pStyle w:val="berschrift2"/>
      </w:pPr>
      <w:bookmarkStart w:id="27" w:name="_Toc96290437"/>
      <w:r>
        <w:t>Multi-class classification</w:t>
      </w:r>
      <w:bookmarkEnd w:id="27"/>
    </w:p>
    <w:p w14:paraId="6DF02C79" w14:textId="52515589" w:rsidR="0094192B" w:rsidRDefault="0094192B" w:rsidP="0094192B">
      <w:pPr>
        <w:pStyle w:val="berschrift2"/>
      </w:pPr>
      <w:bookmarkStart w:id="28" w:name="_Toc96290438"/>
      <w:r>
        <w:t>Named-entity recognition</w:t>
      </w:r>
      <w:bookmarkEnd w:id="28"/>
    </w:p>
    <w:p w14:paraId="154B4229" w14:textId="5905D07C" w:rsidR="0094192B" w:rsidRDefault="0094192B" w:rsidP="0094192B">
      <w:pPr>
        <w:pStyle w:val="berschrift2"/>
      </w:pPr>
      <w:bookmarkStart w:id="29" w:name="_Toc96290439"/>
      <w:r>
        <w:t>Question Answering</w:t>
      </w:r>
      <w:bookmarkEnd w:id="29"/>
    </w:p>
    <w:p w14:paraId="4F1C00D5" w14:textId="01A4AFA3" w:rsidR="00B40B67" w:rsidRDefault="00B40B67" w:rsidP="00B40B67">
      <w:pPr>
        <w:pStyle w:val="berschrift1"/>
      </w:pPr>
      <w:bookmarkStart w:id="30" w:name="_Toc96290440"/>
      <w:r>
        <w:t>Discussion</w:t>
      </w:r>
      <w:bookmarkEnd w:id="30"/>
    </w:p>
    <w:p w14:paraId="25F2BEB5" w14:textId="757AF63F" w:rsidR="00785EA7" w:rsidRDefault="00785EA7" w:rsidP="00785EA7">
      <w:pPr>
        <w:pStyle w:val="berschrift1"/>
      </w:pPr>
      <w:bookmarkStart w:id="31" w:name="_Toc96290441"/>
      <w:r>
        <w:t>Limitations</w:t>
      </w:r>
      <w:bookmarkEnd w:id="31"/>
    </w:p>
    <w:p w14:paraId="5E187B5B" w14:textId="1B30484A" w:rsidR="00A32DAC" w:rsidRDefault="00FE327B" w:rsidP="00623906">
      <w:pPr>
        <w:pStyle w:val="Listenabsatz"/>
        <w:numPr>
          <w:ilvl w:val="0"/>
          <w:numId w:val="16"/>
        </w:numPr>
      </w:pPr>
      <w:proofErr w:type="spellStart"/>
      <w:r>
        <w:t>Aus</w:t>
      </w:r>
      <w:proofErr w:type="spellEnd"/>
      <w:r>
        <w:t xml:space="preserve"> </w:t>
      </w:r>
      <w:proofErr w:type="spellStart"/>
      <w:r>
        <w:t>ressourcengründen</w:t>
      </w:r>
      <w:proofErr w:type="spellEnd"/>
      <w:r>
        <w:t xml:space="preserve"> </w:t>
      </w:r>
      <w:proofErr w:type="spellStart"/>
      <w:r>
        <w:t>wurde</w:t>
      </w:r>
      <w:proofErr w:type="spellEnd"/>
      <w:r>
        <w:t xml:space="preserve"> </w:t>
      </w:r>
      <w:proofErr w:type="spellStart"/>
      <w:r>
        <w:t>nur</w:t>
      </w:r>
      <w:proofErr w:type="spellEnd"/>
      <w:r>
        <w:t xml:space="preserve"> BERT model </w:t>
      </w:r>
      <w:proofErr w:type="spellStart"/>
      <w:r>
        <w:t>als</w:t>
      </w:r>
      <w:proofErr w:type="spellEnd"/>
      <w:r>
        <w:t xml:space="preserve"> Basis </w:t>
      </w:r>
      <w:proofErr w:type="spellStart"/>
      <w:r>
        <w:t>hergenommen</w:t>
      </w:r>
      <w:proofErr w:type="spellEnd"/>
      <w:r>
        <w:t xml:space="preserve"> </w:t>
      </w:r>
      <w:r>
        <w:sym w:font="Wingdings" w:char="F0E0"/>
      </w:r>
      <w:r>
        <w:t xml:space="preserve"> </w:t>
      </w:r>
      <w:proofErr w:type="spellStart"/>
      <w:r>
        <w:t>inzwischen</w:t>
      </w:r>
      <w:proofErr w:type="spellEnd"/>
      <w:r>
        <w:t xml:space="preserve"> </w:t>
      </w:r>
      <w:proofErr w:type="spellStart"/>
      <w:r>
        <w:t>existieren</w:t>
      </w:r>
      <w:proofErr w:type="spellEnd"/>
      <w:r>
        <w:t xml:space="preserve"> </w:t>
      </w:r>
      <w:proofErr w:type="spellStart"/>
      <w:r>
        <w:t>mehrere</w:t>
      </w:r>
      <w:proofErr w:type="spellEnd"/>
      <w:r>
        <w:t xml:space="preserve"> </w:t>
      </w:r>
      <w:proofErr w:type="spellStart"/>
      <w:r>
        <w:t>Verbesserte</w:t>
      </w:r>
      <w:proofErr w:type="spellEnd"/>
      <w:r>
        <w:t xml:space="preserve">/ </w:t>
      </w:r>
      <w:proofErr w:type="spellStart"/>
      <w:r>
        <w:t>optimierte</w:t>
      </w:r>
      <w:proofErr w:type="spellEnd"/>
      <w:r>
        <w:t xml:space="preserve"> </w:t>
      </w:r>
      <w:proofErr w:type="spellStart"/>
      <w:r>
        <w:t>Modelle</w:t>
      </w:r>
      <w:proofErr w:type="spellEnd"/>
      <w:r>
        <w:t xml:space="preserve">, die BERT </w:t>
      </w:r>
      <w:proofErr w:type="spellStart"/>
      <w:r>
        <w:t>outperformen</w:t>
      </w:r>
      <w:proofErr w:type="spellEnd"/>
    </w:p>
    <w:p w14:paraId="2651F848" w14:textId="4AE1A7BF" w:rsidR="00FE327B" w:rsidRDefault="006F5330" w:rsidP="00623906">
      <w:pPr>
        <w:pStyle w:val="Listenabsatz"/>
        <w:numPr>
          <w:ilvl w:val="0"/>
          <w:numId w:val="16"/>
        </w:numPr>
      </w:pPr>
      <w:r>
        <w:t xml:space="preserve">Es </w:t>
      </w:r>
      <w:proofErr w:type="spellStart"/>
      <w:r>
        <w:t>wurde</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Domänenadaption</w:t>
      </w:r>
      <w:proofErr w:type="spellEnd"/>
      <w:r>
        <w:t xml:space="preserve"> </w:t>
      </w:r>
      <w:proofErr w:type="spellStart"/>
      <w:r>
        <w:t>angeguckt</w:t>
      </w:r>
      <w:proofErr w:type="spellEnd"/>
      <w:r>
        <w:t xml:space="preserve">. </w:t>
      </w:r>
      <w:proofErr w:type="spellStart"/>
      <w:r>
        <w:t>Andere</w:t>
      </w:r>
      <w:proofErr w:type="spellEnd"/>
      <w:r>
        <w:t xml:space="preserve"> </w:t>
      </w:r>
      <w:proofErr w:type="spellStart"/>
      <w:r>
        <w:t>Aspekte</w:t>
      </w:r>
      <w:proofErr w:type="spellEnd"/>
      <w:r>
        <w:t xml:space="preserve">, die </w:t>
      </w:r>
      <w:proofErr w:type="spellStart"/>
      <w:r>
        <w:t>für</w:t>
      </w:r>
      <w:proofErr w:type="spellEnd"/>
      <w:r>
        <w:t xml:space="preserve"> Conversational Agents und die </w:t>
      </w:r>
      <w:proofErr w:type="spellStart"/>
      <w:r>
        <w:t>natürliche</w:t>
      </w:r>
      <w:proofErr w:type="spellEnd"/>
      <w:r>
        <w:t xml:space="preserve"> </w:t>
      </w:r>
      <w:proofErr w:type="spellStart"/>
      <w:r>
        <w:t>Sprache</w:t>
      </w:r>
      <w:proofErr w:type="spellEnd"/>
      <w:r>
        <w:t xml:space="preserve">, die </w:t>
      </w:r>
      <w:proofErr w:type="spellStart"/>
      <w:r>
        <w:t>diese</w:t>
      </w:r>
      <w:proofErr w:type="spellEnd"/>
      <w:r>
        <w:t xml:space="preserve"> </w:t>
      </w:r>
      <w:proofErr w:type="spellStart"/>
      <w:r>
        <w:t>begegnen</w:t>
      </w:r>
      <w:proofErr w:type="spellEnd"/>
      <w:r>
        <w:t xml:space="preserve"> (</w:t>
      </w:r>
      <w:proofErr w:type="spellStart"/>
      <w:r>
        <w:t>Dialoge</w:t>
      </w:r>
      <w:proofErr w:type="spellEnd"/>
      <w:r>
        <w:t xml:space="preserve">) </w:t>
      </w:r>
      <w:proofErr w:type="spellStart"/>
      <w:r>
        <w:t>werden</w:t>
      </w:r>
      <w:proofErr w:type="spellEnd"/>
      <w:r>
        <w:t xml:space="preserve"> </w:t>
      </w:r>
      <w:proofErr w:type="spellStart"/>
      <w:r>
        <w:t>nicht</w:t>
      </w:r>
      <w:proofErr w:type="spellEnd"/>
      <w:r>
        <w:t xml:space="preserve"> </w:t>
      </w:r>
      <w:proofErr w:type="spellStart"/>
      <w:r>
        <w:t>berücksichtigt</w:t>
      </w:r>
      <w:proofErr w:type="spellEnd"/>
      <w:r>
        <w:t>.</w:t>
      </w:r>
    </w:p>
    <w:p w14:paraId="4DED2E57" w14:textId="775BEFCB" w:rsidR="006F5330" w:rsidRDefault="006F5330" w:rsidP="006F5330">
      <w:pPr>
        <w:pStyle w:val="Listenabsatz"/>
        <w:numPr>
          <w:ilvl w:val="0"/>
          <w:numId w:val="21"/>
        </w:numPr>
      </w:pPr>
      <w:r>
        <w:t xml:space="preserve">Vielle </w:t>
      </w:r>
      <w:proofErr w:type="spellStart"/>
      <w:r>
        <w:t>ist</w:t>
      </w:r>
      <w:proofErr w:type="spellEnd"/>
      <w:r>
        <w:t xml:space="preserve"> BERT </w:t>
      </w:r>
      <w:proofErr w:type="spellStart"/>
      <w:r>
        <w:t>mit</w:t>
      </w:r>
      <w:proofErr w:type="spellEnd"/>
      <w:r>
        <w:t xml:space="preserve"> history embeddings </w:t>
      </w:r>
      <w:proofErr w:type="spellStart"/>
      <w:r>
        <w:t>als</w:t>
      </w:r>
      <w:proofErr w:type="spellEnd"/>
      <w:r>
        <w:t xml:space="preserve"> </w:t>
      </w:r>
      <w:proofErr w:type="spellStart"/>
      <w:r>
        <w:t>ausgangsmodell</w:t>
      </w:r>
      <w:proofErr w:type="spellEnd"/>
      <w:r>
        <w:t xml:space="preserve"> </w:t>
      </w:r>
      <w:proofErr w:type="spellStart"/>
      <w:r>
        <w:t>besser</w:t>
      </w:r>
      <w:proofErr w:type="spellEnd"/>
    </w:p>
    <w:p w14:paraId="6EDE4226" w14:textId="369104CD" w:rsidR="006F5330" w:rsidRDefault="006F5330" w:rsidP="00DE727A">
      <w:pPr>
        <w:pStyle w:val="Listenabsatz"/>
        <w:numPr>
          <w:ilvl w:val="0"/>
          <w:numId w:val="21"/>
        </w:numPr>
      </w:pPr>
      <w:proofErr w:type="spellStart"/>
      <w:r>
        <w:t>Viell</w:t>
      </w:r>
      <w:proofErr w:type="spellEnd"/>
      <w:r>
        <w:t xml:space="preserve">. </w:t>
      </w:r>
      <w:proofErr w:type="spellStart"/>
      <w:r>
        <w:t>Ist</w:t>
      </w:r>
      <w:proofErr w:type="spellEnd"/>
      <w:r>
        <w:t xml:space="preserve"> </w:t>
      </w:r>
      <w:proofErr w:type="spellStart"/>
      <w:r>
        <w:t>ConvBERT</w:t>
      </w:r>
      <w:proofErr w:type="spellEnd"/>
      <w:r>
        <w:t xml:space="preserve">, der </w:t>
      </w:r>
      <w:proofErr w:type="spellStart"/>
      <w:r>
        <w:t>speziell</w:t>
      </w:r>
      <w:proofErr w:type="spellEnd"/>
      <w:r>
        <w:t xml:space="preserve"> </w:t>
      </w:r>
      <w:proofErr w:type="spellStart"/>
      <w:r>
        <w:t>schon</w:t>
      </w:r>
      <w:proofErr w:type="spellEnd"/>
      <w:r>
        <w:t xml:space="preserve"> auf </w:t>
      </w:r>
      <w:proofErr w:type="spellStart"/>
      <w:r>
        <w:t>Konversationsdaten</w:t>
      </w:r>
      <w:proofErr w:type="spellEnd"/>
      <w:r>
        <w:t xml:space="preserve"> </w:t>
      </w:r>
      <w:proofErr w:type="spellStart"/>
      <w:r>
        <w:t>vortrainiert</w:t>
      </w:r>
      <w:proofErr w:type="spellEnd"/>
      <w:r>
        <w:t xml:space="preserve"> </w:t>
      </w:r>
      <w:proofErr w:type="spellStart"/>
      <w:r>
        <w:t>wurde</w:t>
      </w:r>
      <w:proofErr w:type="spellEnd"/>
      <w:r>
        <w:t xml:space="preserve"> </w:t>
      </w:r>
      <w:proofErr w:type="spellStart"/>
      <w:r>
        <w:t>besser</w:t>
      </w:r>
      <w:proofErr w:type="spellEnd"/>
      <w:r>
        <w:t xml:space="preserve"> </w:t>
      </w:r>
      <w:proofErr w:type="spellStart"/>
      <w:r>
        <w:t>als</w:t>
      </w:r>
      <w:proofErr w:type="spellEnd"/>
      <w:r>
        <w:t xml:space="preserve"> standard BERT</w:t>
      </w:r>
    </w:p>
    <w:p w14:paraId="038CB02F" w14:textId="1C0D7B60" w:rsidR="00D547C6" w:rsidRDefault="00D547C6" w:rsidP="00D547C6">
      <w:pPr>
        <w:pStyle w:val="Listenabsatz"/>
        <w:numPr>
          <w:ilvl w:val="0"/>
          <w:numId w:val="16"/>
        </w:numPr>
      </w:pPr>
      <w:r>
        <w:t xml:space="preserve">Es </w:t>
      </w:r>
      <w:proofErr w:type="spellStart"/>
      <w:r>
        <w:t>ist</w:t>
      </w:r>
      <w:proofErr w:type="spellEnd"/>
      <w:r>
        <w:t xml:space="preserve"> </w:t>
      </w:r>
      <w:proofErr w:type="spellStart"/>
      <w:r>
        <w:t>unklar</w:t>
      </w:r>
      <w:proofErr w:type="spellEnd"/>
      <w:r>
        <w:t xml:space="preserve">, </w:t>
      </w:r>
      <w:proofErr w:type="spellStart"/>
      <w:r>
        <w:t>wie</w:t>
      </w:r>
      <w:proofErr w:type="spellEnd"/>
      <w:r>
        <w:t xml:space="preserve"> </w:t>
      </w:r>
      <w:proofErr w:type="spellStart"/>
      <w:r>
        <w:t>sich</w:t>
      </w:r>
      <w:proofErr w:type="spellEnd"/>
      <w:r>
        <w:t xml:space="preserve"> das </w:t>
      </w:r>
      <w:proofErr w:type="spellStart"/>
      <w:r>
        <w:t>Einfügen</w:t>
      </w:r>
      <w:proofErr w:type="spellEnd"/>
      <w:r>
        <w:t xml:space="preserve"> von </w:t>
      </w:r>
      <w:proofErr w:type="spellStart"/>
      <w:r>
        <w:t>zusätzlichen</w:t>
      </w:r>
      <w:proofErr w:type="spellEnd"/>
      <w:r>
        <w:t xml:space="preserve"> </w:t>
      </w:r>
      <w:proofErr w:type="spellStart"/>
      <w:r>
        <w:t>Vokabeln</w:t>
      </w:r>
      <w:proofErr w:type="spellEnd"/>
      <w:r>
        <w:t xml:space="preserve"> auf die Perf </w:t>
      </w:r>
      <w:proofErr w:type="spellStart"/>
      <w:r>
        <w:t>ausgewirkt</w:t>
      </w:r>
      <w:proofErr w:type="spellEnd"/>
      <w:r>
        <w:t xml:space="preserve"> hat (</w:t>
      </w:r>
      <w:proofErr w:type="spellStart"/>
      <w:r>
        <w:t>Vorherige</w:t>
      </w:r>
      <w:proofErr w:type="spellEnd"/>
      <w:r>
        <w:t xml:space="preserve"> </w:t>
      </w:r>
      <w:proofErr w:type="spellStart"/>
      <w:r>
        <w:t>Arbeiten</w:t>
      </w:r>
      <w:proofErr w:type="spellEnd"/>
      <w:r>
        <w:t xml:space="preserve"> </w:t>
      </w:r>
      <w:proofErr w:type="spellStart"/>
      <w:r>
        <w:t>haben</w:t>
      </w:r>
      <w:proofErr w:type="spellEnd"/>
      <w:r>
        <w:t xml:space="preserve"> </w:t>
      </w:r>
      <w:proofErr w:type="spellStart"/>
      <w:r>
        <w:t>zwar</w:t>
      </w:r>
      <w:proofErr w:type="spellEnd"/>
      <w:r>
        <w:t xml:space="preserve"> </w:t>
      </w:r>
      <w:proofErr w:type="spellStart"/>
      <w:r>
        <w:t>schon</w:t>
      </w:r>
      <w:proofErr w:type="spellEnd"/>
      <w:r>
        <w:t xml:space="preserve"> positive </w:t>
      </w:r>
      <w:proofErr w:type="spellStart"/>
      <w:r>
        <w:t>Effekte</w:t>
      </w:r>
      <w:proofErr w:type="spellEnd"/>
      <w:r>
        <w:t xml:space="preserve"> </w:t>
      </w:r>
      <w:proofErr w:type="spellStart"/>
      <w:r>
        <w:t>festgesetellt</w:t>
      </w:r>
      <w:proofErr w:type="spellEnd"/>
      <w:r>
        <w:t>)</w:t>
      </w:r>
    </w:p>
    <w:p w14:paraId="4C42CA4C" w14:textId="57992039" w:rsidR="00BD6110" w:rsidRDefault="00BD6110" w:rsidP="00D547C6">
      <w:pPr>
        <w:pStyle w:val="Listenabsatz"/>
        <w:numPr>
          <w:ilvl w:val="0"/>
          <w:numId w:val="16"/>
        </w:numPr>
      </w:pPr>
      <w:r>
        <w:t xml:space="preserve">Cooking recipes </w:t>
      </w:r>
      <w:proofErr w:type="spellStart"/>
      <w:proofErr w:type="gramStart"/>
      <w:r>
        <w:t>eigenschaften</w:t>
      </w:r>
      <w:proofErr w:type="spellEnd"/>
      <w:r>
        <w:t xml:space="preserve"> </w:t>
      </w:r>
      <w:r w:rsidR="006944C6">
        <w:t>;</w:t>
      </w:r>
      <w:proofErr w:type="gramEnd"/>
      <w:r w:rsidR="006944C6">
        <w:t xml:space="preserve"> as mentioned multiple times throughout this thesis, data scarcity is a big problem, </w:t>
      </w:r>
      <w:proofErr w:type="spellStart"/>
      <w:r w:rsidR="006944C6">
        <w:t>auch</w:t>
      </w:r>
      <w:proofErr w:type="spellEnd"/>
      <w:r w:rsidR="006944C6">
        <w:t xml:space="preserve"> </w:t>
      </w:r>
      <w:proofErr w:type="spellStart"/>
      <w:r w:rsidR="006944C6">
        <w:t>für</w:t>
      </w:r>
      <w:proofErr w:type="spellEnd"/>
      <w:r w:rsidR="006944C6">
        <w:t xml:space="preserve"> die cooking domain: </w:t>
      </w:r>
      <w:proofErr w:type="spellStart"/>
      <w:r w:rsidR="006944C6">
        <w:t>kein</w:t>
      </w:r>
      <w:proofErr w:type="spellEnd"/>
      <w:r w:rsidR="006944C6">
        <w:t xml:space="preserve"> gutter </w:t>
      </w:r>
      <w:proofErr w:type="spellStart"/>
      <w:r w:rsidR="006944C6">
        <w:t>Datensatz</w:t>
      </w:r>
      <w:proofErr w:type="spellEnd"/>
      <w:r w:rsidR="006944C6">
        <w:t xml:space="preserve"> </w:t>
      </w:r>
      <w:proofErr w:type="spellStart"/>
      <w:r w:rsidR="006944C6">
        <w:t>verfügbar</w:t>
      </w:r>
      <w:proofErr w:type="spellEnd"/>
      <w:r w:rsidR="006944C6">
        <w:t xml:space="preserve">, der </w:t>
      </w:r>
      <w:proofErr w:type="spellStart"/>
      <w:r w:rsidR="006944C6">
        <w:t>natürliche</w:t>
      </w:r>
      <w:proofErr w:type="spellEnd"/>
      <w:r w:rsidR="006944C6">
        <w:t xml:space="preserve"> </w:t>
      </w:r>
      <w:proofErr w:type="spellStart"/>
      <w:r w:rsidR="006944C6">
        <w:t>Sprache</w:t>
      </w:r>
      <w:proofErr w:type="spellEnd"/>
      <w:r w:rsidR="006944C6">
        <w:t xml:space="preserve"> in der </w:t>
      </w:r>
      <w:proofErr w:type="spellStart"/>
      <w:r w:rsidR="006944C6">
        <w:t>Küche</w:t>
      </w:r>
      <w:proofErr w:type="spellEnd"/>
      <w:r w:rsidR="006944C6">
        <w:t xml:space="preserve"> </w:t>
      </w:r>
      <w:proofErr w:type="spellStart"/>
      <w:r w:rsidR="006944C6">
        <w:t>enthält</w:t>
      </w:r>
      <w:proofErr w:type="spellEnd"/>
    </w:p>
    <w:p w14:paraId="1531EE69" w14:textId="4D794EF6" w:rsidR="00BD6110" w:rsidRDefault="00B54405" w:rsidP="00BD6110">
      <w:pPr>
        <w:pStyle w:val="Listenabsatz"/>
        <w:numPr>
          <w:ilvl w:val="0"/>
          <w:numId w:val="21"/>
        </w:numPr>
      </w:pPr>
      <w:hyperlink r:id="rId15" w:history="1">
        <w:r w:rsidR="00BD6110" w:rsidRPr="00D201A2">
          <w:rPr>
            <w:rStyle w:val="Hyperlink"/>
          </w:rPr>
          <w:t>https://jurnal.polban.ac.id/inggris/article/view/3467</w:t>
        </w:r>
      </w:hyperlink>
    </w:p>
    <w:p w14:paraId="07BC478F" w14:textId="1A702E85" w:rsidR="00BD6110" w:rsidRDefault="00BD6110" w:rsidP="00BD6110">
      <w:pPr>
        <w:pStyle w:val="Listenabsatz"/>
        <w:numPr>
          <w:ilvl w:val="0"/>
          <w:numId w:val="21"/>
        </w:numPr>
      </w:pPr>
      <w:proofErr w:type="spellStart"/>
      <w:r>
        <w:t>Meistens</w:t>
      </w:r>
      <w:proofErr w:type="spellEnd"/>
      <w:r>
        <w:t xml:space="preserve"> </w:t>
      </w:r>
      <w:proofErr w:type="spellStart"/>
      <w:r>
        <w:t>im</w:t>
      </w:r>
      <w:proofErr w:type="spellEnd"/>
      <w:r>
        <w:t xml:space="preserve"> Imperative (</w:t>
      </w:r>
      <w:proofErr w:type="spellStart"/>
      <w:r>
        <w:t>selten</w:t>
      </w:r>
      <w:proofErr w:type="spellEnd"/>
      <w:r>
        <w:t xml:space="preserve"> </w:t>
      </w:r>
      <w:proofErr w:type="spellStart"/>
      <w:r>
        <w:t>im</w:t>
      </w:r>
      <w:proofErr w:type="spellEnd"/>
      <w:r>
        <w:t xml:space="preserve"> declarative) </w:t>
      </w:r>
      <w:proofErr w:type="spellStart"/>
      <w:r>
        <w:t>formuliert</w:t>
      </w:r>
      <w:proofErr w:type="spellEnd"/>
    </w:p>
    <w:p w14:paraId="5CB5626E" w14:textId="130D19FB" w:rsidR="00BC3615" w:rsidRDefault="00BC3615" w:rsidP="00BD6110">
      <w:pPr>
        <w:pStyle w:val="Listenabsatz"/>
        <w:numPr>
          <w:ilvl w:val="0"/>
          <w:numId w:val="21"/>
        </w:numPr>
      </w:pPr>
      <w:r>
        <w:lastRenderedPageBreak/>
        <w:t xml:space="preserve">Sind oft </w:t>
      </w:r>
      <w:proofErr w:type="spellStart"/>
      <w:r>
        <w:t>keine</w:t>
      </w:r>
      <w:proofErr w:type="spellEnd"/>
      <w:r>
        <w:t xml:space="preserve"> </w:t>
      </w:r>
      <w:proofErr w:type="spellStart"/>
      <w:r>
        <w:t>Grammatikalischen</w:t>
      </w:r>
      <w:proofErr w:type="spellEnd"/>
      <w:r>
        <w:t xml:space="preserve"> </w:t>
      </w:r>
      <w:proofErr w:type="spellStart"/>
      <w:r>
        <w:t>Sätze</w:t>
      </w:r>
      <w:proofErr w:type="spellEnd"/>
      <w:r>
        <w:t xml:space="preserve">, </w:t>
      </w:r>
      <w:proofErr w:type="spellStart"/>
      <w:r>
        <w:t>Wörter</w:t>
      </w:r>
      <w:proofErr w:type="spellEnd"/>
      <w:r>
        <w:t xml:space="preserve">, </w:t>
      </w:r>
      <w:proofErr w:type="spellStart"/>
      <w:r>
        <w:t>v.a.</w:t>
      </w:r>
      <w:proofErr w:type="spellEnd"/>
      <w:r>
        <w:t xml:space="preserve"> </w:t>
      </w:r>
      <w:proofErr w:type="spellStart"/>
      <w:r>
        <w:t>Artikel</w:t>
      </w:r>
      <w:proofErr w:type="spellEnd"/>
      <w:r>
        <w:t xml:space="preserve"> </w:t>
      </w:r>
      <w:proofErr w:type="spellStart"/>
      <w:r>
        <w:t>fehlen</w:t>
      </w:r>
      <w:proofErr w:type="spellEnd"/>
      <w:r>
        <w:t xml:space="preserve"> (“Add egg and beat well”)</w:t>
      </w:r>
    </w:p>
    <w:p w14:paraId="78AA5AF1" w14:textId="0FA77B54" w:rsidR="00671D1A" w:rsidRDefault="00671D1A" w:rsidP="00BD6110">
      <w:pPr>
        <w:pStyle w:val="Listenabsatz"/>
        <w:numPr>
          <w:ilvl w:val="0"/>
          <w:numId w:val="21"/>
        </w:numPr>
      </w:pPr>
      <w:r>
        <w:t xml:space="preserve">Sind </w:t>
      </w:r>
      <w:proofErr w:type="spellStart"/>
      <w:r>
        <w:t>nur</w:t>
      </w:r>
      <w:proofErr w:type="spellEnd"/>
      <w:r>
        <w:t xml:space="preserve"> </w:t>
      </w:r>
      <w:proofErr w:type="spellStart"/>
      <w:r>
        <w:t>Rezepte</w:t>
      </w:r>
      <w:proofErr w:type="spellEnd"/>
      <w:r>
        <w:t xml:space="preserve">, und </w:t>
      </w:r>
      <w:proofErr w:type="spellStart"/>
      <w:r>
        <w:t>damit</w:t>
      </w:r>
      <w:proofErr w:type="spellEnd"/>
      <w:r>
        <w:t xml:space="preserve"> </w:t>
      </w:r>
      <w:proofErr w:type="spellStart"/>
      <w:r>
        <w:t>keine</w:t>
      </w:r>
      <w:proofErr w:type="spellEnd"/>
      <w:r>
        <w:t xml:space="preserve"> </w:t>
      </w:r>
      <w:proofErr w:type="spellStart"/>
      <w:r>
        <w:t>wirkliche</w:t>
      </w:r>
      <w:proofErr w:type="spellEnd"/>
      <w:r>
        <w:t xml:space="preserve"> </w:t>
      </w:r>
      <w:proofErr w:type="spellStart"/>
      <w:r>
        <w:t>natürliche</w:t>
      </w:r>
      <w:proofErr w:type="spellEnd"/>
      <w:r>
        <w:t xml:space="preserve"> </w:t>
      </w:r>
      <w:proofErr w:type="spellStart"/>
      <w:r>
        <w:t>Sprache</w:t>
      </w:r>
      <w:proofErr w:type="spellEnd"/>
      <w:r>
        <w:t>.</w:t>
      </w:r>
      <w:r w:rsidR="007133C7">
        <w:t xml:space="preserve"> Besser </w:t>
      </w:r>
      <w:proofErr w:type="spellStart"/>
      <w:r w:rsidR="007133C7">
        <w:t>wäre</w:t>
      </w:r>
      <w:proofErr w:type="spellEnd"/>
      <w:r w:rsidR="007133C7">
        <w:t xml:space="preserve"> </w:t>
      </w:r>
      <w:proofErr w:type="spellStart"/>
      <w:r w:rsidR="007133C7">
        <w:t>vielleicht</w:t>
      </w:r>
      <w:proofErr w:type="spellEnd"/>
      <w:r w:rsidR="007133C7">
        <w:t xml:space="preserve"> </w:t>
      </w:r>
      <w:proofErr w:type="spellStart"/>
      <w:r w:rsidR="007133C7">
        <w:t>natürliche</w:t>
      </w:r>
      <w:proofErr w:type="spellEnd"/>
      <w:r w:rsidR="007133C7">
        <w:t xml:space="preserve"> </w:t>
      </w:r>
      <w:proofErr w:type="spellStart"/>
      <w:r w:rsidR="007133C7">
        <w:t>Konversationen</w:t>
      </w:r>
      <w:proofErr w:type="spellEnd"/>
      <w:r w:rsidR="007133C7">
        <w:t xml:space="preserve"> </w:t>
      </w:r>
      <w:proofErr w:type="spellStart"/>
      <w:r w:rsidR="007133C7">
        <w:t>übers</w:t>
      </w:r>
      <w:proofErr w:type="spellEnd"/>
      <w:r w:rsidR="007133C7">
        <w:t xml:space="preserve"> </w:t>
      </w:r>
      <w:proofErr w:type="spellStart"/>
      <w:r w:rsidR="007133C7">
        <w:t>Kochen</w:t>
      </w:r>
      <w:proofErr w:type="spellEnd"/>
      <w:r w:rsidR="007133C7">
        <w:t xml:space="preserve"> </w:t>
      </w:r>
      <w:proofErr w:type="spellStart"/>
      <w:r w:rsidR="007133C7">
        <w:t>zu</w:t>
      </w:r>
      <w:proofErr w:type="spellEnd"/>
      <w:r w:rsidR="007133C7">
        <w:t xml:space="preserve"> </w:t>
      </w:r>
      <w:proofErr w:type="spellStart"/>
      <w:r w:rsidR="007133C7">
        <w:t>verwenden</w:t>
      </w:r>
      <w:proofErr w:type="spellEnd"/>
      <w:r w:rsidR="007133C7">
        <w:t xml:space="preserve"> (</w:t>
      </w:r>
      <w:proofErr w:type="spellStart"/>
      <w:r w:rsidR="007133C7">
        <w:t>z.B.</w:t>
      </w:r>
      <w:proofErr w:type="spellEnd"/>
      <w:r w:rsidR="007133C7">
        <w:t xml:space="preserve"> via Podcasts </w:t>
      </w:r>
      <w:proofErr w:type="spellStart"/>
      <w:r w:rsidR="007133C7">
        <w:t>oder</w:t>
      </w:r>
      <w:proofErr w:type="spellEnd"/>
      <w:r w:rsidR="007133C7">
        <w:t xml:space="preserve"> </w:t>
      </w:r>
      <w:proofErr w:type="spellStart"/>
      <w:r w:rsidR="007133C7">
        <w:t>Untertitel</w:t>
      </w:r>
      <w:proofErr w:type="spellEnd"/>
      <w:r w:rsidR="007133C7">
        <w:t>)</w:t>
      </w:r>
    </w:p>
    <w:p w14:paraId="0801E41B" w14:textId="3A9D7731" w:rsidR="007133C7" w:rsidRDefault="007133C7" w:rsidP="00BD6110">
      <w:pPr>
        <w:pStyle w:val="Listenabsatz"/>
        <w:numPr>
          <w:ilvl w:val="0"/>
          <w:numId w:val="21"/>
        </w:numPr>
      </w:pPr>
      <w:proofErr w:type="spellStart"/>
      <w:r>
        <w:t>Kochdomäne</w:t>
      </w:r>
      <w:proofErr w:type="spellEnd"/>
      <w:r>
        <w:t xml:space="preserve"> </w:t>
      </w:r>
      <w:proofErr w:type="spellStart"/>
      <w:r>
        <w:t>umfasst</w:t>
      </w:r>
      <w:proofErr w:type="spellEnd"/>
      <w:r>
        <w:t xml:space="preserve"> </w:t>
      </w:r>
      <w:proofErr w:type="spellStart"/>
      <w:r>
        <w:t>vielleicht</w:t>
      </w:r>
      <w:proofErr w:type="spellEnd"/>
      <w:r>
        <w:t xml:space="preserve"> </w:t>
      </w:r>
      <w:proofErr w:type="spellStart"/>
      <w:r>
        <w:t>mehr</w:t>
      </w:r>
      <w:proofErr w:type="spellEnd"/>
      <w:r>
        <w:t xml:space="preserve">, </w:t>
      </w:r>
      <w:proofErr w:type="spellStart"/>
      <w:r>
        <w:t>als</w:t>
      </w:r>
      <w:proofErr w:type="spellEnd"/>
      <w:r>
        <w:t xml:space="preserve"> </w:t>
      </w:r>
      <w:proofErr w:type="spellStart"/>
      <w:r>
        <w:t>nur</w:t>
      </w:r>
      <w:proofErr w:type="spellEnd"/>
      <w:r>
        <w:t xml:space="preserve"> die </w:t>
      </w:r>
      <w:proofErr w:type="spellStart"/>
      <w:r>
        <w:t>Rezeptdaten</w:t>
      </w:r>
      <w:proofErr w:type="spellEnd"/>
    </w:p>
    <w:p w14:paraId="45F27196" w14:textId="7924FB75" w:rsidR="002E51AB" w:rsidRPr="00623906" w:rsidRDefault="002E51AB" w:rsidP="00BD6110">
      <w:pPr>
        <w:pStyle w:val="Listenabsatz"/>
        <w:numPr>
          <w:ilvl w:val="0"/>
          <w:numId w:val="21"/>
        </w:numPr>
      </w:pPr>
      <w:proofErr w:type="spellStart"/>
      <w:r>
        <w:t>Enthalten</w:t>
      </w:r>
      <w:proofErr w:type="spellEnd"/>
      <w:r>
        <w:t xml:space="preserve"> </w:t>
      </w:r>
      <w:proofErr w:type="spellStart"/>
      <w:r>
        <w:t>Abkürzungen</w:t>
      </w:r>
      <w:proofErr w:type="spellEnd"/>
      <w:r>
        <w:t xml:space="preserve"> (tbsp, oz.</w:t>
      </w:r>
      <w:r w:rsidR="00C97C9F">
        <w:t>, hrs</w:t>
      </w:r>
      <w:r>
        <w:t>)</w:t>
      </w:r>
    </w:p>
    <w:p w14:paraId="7A1BFF96" w14:textId="5DFE26E1" w:rsidR="00B40B67" w:rsidRDefault="00B40B67" w:rsidP="00B40B67">
      <w:pPr>
        <w:pStyle w:val="berschrift1"/>
      </w:pPr>
      <w:bookmarkStart w:id="32" w:name="_Toc96290442"/>
      <w:r>
        <w:t>Conclusion</w:t>
      </w:r>
      <w:bookmarkEnd w:id="32"/>
    </w:p>
    <w:p w14:paraId="7A265C6D" w14:textId="6620CEFB" w:rsidR="00983B10" w:rsidRPr="00983B10" w:rsidRDefault="00983B10" w:rsidP="00983B10">
      <w:pPr>
        <w:pStyle w:val="Listenabsatz"/>
        <w:numPr>
          <w:ilvl w:val="0"/>
          <w:numId w:val="16"/>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33" w:name="_Toc96290443"/>
      <w:r>
        <w:lastRenderedPageBreak/>
        <w:t>Bibliography</w:t>
      </w:r>
      <w:bookmarkEnd w:id="33"/>
    </w:p>
    <w:sdt>
      <w:sdtPr>
        <w:tag w:val="CitaviBibliography"/>
        <w:id w:val="-1581826981"/>
        <w:placeholder>
          <w:docPart w:val="064329369A064B18ABE191526EE8A16D"/>
        </w:placeholder>
      </w:sdtPr>
      <w:sdtEndPr/>
      <w:sdtContent>
        <w:p w14:paraId="547D8C24" w14:textId="77777777" w:rsidR="004B215F" w:rsidRDefault="00344C79" w:rsidP="004B215F">
          <w:pPr>
            <w:pStyle w:val="CitaviBibliographyEntry"/>
          </w:pPr>
          <w:r>
            <w:fldChar w:fldCharType="begin"/>
          </w:r>
          <w:r>
            <w:instrText>ADDIN CitaviBibliography</w:instrText>
          </w:r>
          <w:r>
            <w:fldChar w:fldCharType="separate"/>
          </w:r>
          <w:bookmarkStart w:id="34" w:name="_CTVL001992773f2adbd4d29a203c9edeb842813"/>
          <w:r w:rsidR="004B215F">
            <w:t xml:space="preserve">Angara, P., Jimenez, M., Agarwal, K., Jain, H., Jain, R., </w:t>
          </w:r>
          <w:proofErr w:type="spellStart"/>
          <w:r w:rsidR="004B215F">
            <w:t>Stege</w:t>
          </w:r>
          <w:proofErr w:type="spellEnd"/>
          <w:r w:rsidR="004B215F">
            <w:t xml:space="preserve">, U., </w:t>
          </w:r>
          <w:proofErr w:type="spellStart"/>
          <w:r w:rsidR="004B215F">
            <w:t>Ganti</w:t>
          </w:r>
          <w:proofErr w:type="spellEnd"/>
          <w:r w:rsidR="004B215F">
            <w:t xml:space="preserve">, S., Müller, H. A., &amp; Ng, J. W. (2017). Foodie </w:t>
          </w:r>
          <w:proofErr w:type="spellStart"/>
          <w:r w:rsidR="004B215F">
            <w:t>fooderson</w:t>
          </w:r>
          <w:proofErr w:type="spellEnd"/>
          <w:r w:rsidR="004B215F">
            <w:t xml:space="preserve"> a conversational agent for the smart kitchen.</w:t>
          </w:r>
          <w:bookmarkEnd w:id="34"/>
          <w:r w:rsidR="004B215F">
            <w:t xml:space="preserve"> </w:t>
          </w:r>
          <w:r w:rsidR="004B215F" w:rsidRPr="004B215F">
            <w:rPr>
              <w:i/>
            </w:rPr>
            <w:t>CASCON</w:t>
          </w:r>
          <w:r w:rsidR="004B215F" w:rsidRPr="004B215F">
            <w:t>, 247–253.</w:t>
          </w:r>
        </w:p>
        <w:p w14:paraId="207E0C2F" w14:textId="77777777" w:rsidR="004B215F" w:rsidRDefault="004B215F" w:rsidP="004B215F">
          <w:pPr>
            <w:pStyle w:val="CitaviBibliographyEntry"/>
          </w:pPr>
          <w:bookmarkStart w:id="35"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35"/>
          <w:r>
            <w:t xml:space="preserve"> </w:t>
          </w:r>
          <w:r w:rsidRPr="004B215F">
            <w:rPr>
              <w:i/>
            </w:rPr>
            <w:t>CHI'05 Extended Abstracts on Human Factors in Computing Systems</w:t>
          </w:r>
          <w:r w:rsidRPr="004B215F">
            <w:t>, 1212–1215. https://doi.org/10.1145/1056808.1056879</w:t>
          </w:r>
        </w:p>
        <w:p w14:paraId="129D7FB5" w14:textId="77777777" w:rsidR="004B215F" w:rsidRDefault="004B215F" w:rsidP="004B215F">
          <w:pPr>
            <w:pStyle w:val="CitaviBibliographyEntry"/>
          </w:pPr>
          <w:bookmarkStart w:id="36"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36"/>
          <w:r>
            <w:t xml:space="preserve"> </w:t>
          </w:r>
          <w:r w:rsidRPr="004B215F">
            <w:rPr>
              <w:i/>
            </w:rPr>
            <w:t>Proceedings of the 13th International Conference on Natural Language Generation</w:t>
          </w:r>
          <w:r w:rsidRPr="004B215F">
            <w:t>, 22–28. https://aclanthology.org/2020.inlg-1.4</w:t>
          </w:r>
        </w:p>
        <w:p w14:paraId="73746FD5" w14:textId="77777777" w:rsidR="004B215F" w:rsidRDefault="004B215F" w:rsidP="004B215F">
          <w:pPr>
            <w:pStyle w:val="CitaviBibliographyEntry"/>
          </w:pPr>
          <w:bookmarkStart w:id="37"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37"/>
          <w:r>
            <w:t xml:space="preserve"> </w:t>
          </w:r>
          <w:r w:rsidRPr="004B215F">
            <w:rPr>
              <w:i/>
            </w:rPr>
            <w:t xml:space="preserve">Lecture Notes in Computer Science. Internet Science </w:t>
          </w:r>
          <w:r w:rsidRPr="004B215F">
            <w:t>(Vol. 10673, pp. 377–392). Springer International Publishing. https://doi.org/10.1007/978-3-319-70284-1_30</w:t>
          </w:r>
        </w:p>
        <w:p w14:paraId="027594DD" w14:textId="77777777" w:rsidR="004B215F" w:rsidRDefault="004B215F" w:rsidP="004B215F">
          <w:pPr>
            <w:pStyle w:val="CitaviBibliographyEntry"/>
          </w:pPr>
          <w:bookmarkStart w:id="38" w:name="_CTVL00124238d48d76e4224b0de4167f1507633"/>
          <w:r>
            <w:t xml:space="preserve">Chen, Q., </w:t>
          </w:r>
          <w:proofErr w:type="spellStart"/>
          <w:r>
            <w:t>Zhuo</w:t>
          </w:r>
          <w:proofErr w:type="spellEnd"/>
          <w:r>
            <w:t>, Z., &amp; Wang, W. (2019).</w:t>
          </w:r>
          <w:bookmarkEnd w:id="38"/>
          <w:r>
            <w:t xml:space="preserve"> </w:t>
          </w:r>
          <w:r w:rsidRPr="004B215F">
            <w:rPr>
              <w:i/>
            </w:rPr>
            <w:t>BERT for Joint Intent Classification and Slot Filling</w:t>
          </w:r>
          <w:r w:rsidRPr="004B215F">
            <w:t xml:space="preserve">. http://arxiv.org/pdf/1902.10909v1 </w:t>
          </w:r>
        </w:p>
        <w:p w14:paraId="7D9572CE" w14:textId="77777777" w:rsidR="004B215F" w:rsidRDefault="004B215F" w:rsidP="004B215F">
          <w:pPr>
            <w:pStyle w:val="CitaviBibliographyEntry"/>
          </w:pPr>
          <w:bookmarkStart w:id="39" w:name="_CTVL001cedddf72fafb45579e3322ebd509b849"/>
          <w:r>
            <w:t>Chu, J. (2021, September 24–26). Recipe Bot: The Application of Conversational AI in Home Cooking Assistant. In</w:t>
          </w:r>
          <w:bookmarkEnd w:id="39"/>
          <w:r>
            <w:t xml:space="preserve"> </w:t>
          </w:r>
          <w:r w:rsidRPr="004B215F">
            <w:rPr>
              <w:i/>
            </w:rPr>
            <w:t xml:space="preserve">2021 2nd International Conference on Big Data &amp; Artificial Intelligence &amp; Software Engineering (ICBASE) </w:t>
          </w:r>
          <w:r w:rsidRPr="004B215F">
            <w:t>(pp. 696–700). IEEE. https://doi.org/10.1109/ICBASE53849.2021.00136</w:t>
          </w:r>
        </w:p>
        <w:p w14:paraId="04CA0D0D" w14:textId="77777777" w:rsidR="004B215F" w:rsidRDefault="004B215F" w:rsidP="004B215F">
          <w:pPr>
            <w:pStyle w:val="CitaviBibliographyEntry"/>
          </w:pPr>
          <w:bookmarkStart w:id="40" w:name="_CTVL001a7672c44651d4fbfa5f6bde395fbf481"/>
          <w:r>
            <w:t xml:space="preserve">Cui, L., Huang, S., Wei, F., Tan, C., Duan, C., &amp; Zhou, M. (2017). </w:t>
          </w:r>
          <w:proofErr w:type="spellStart"/>
          <w:r>
            <w:t>Superagent</w:t>
          </w:r>
          <w:proofErr w:type="spellEnd"/>
          <w:r>
            <w:t>: A customer service chatbot for e-commerce websites.</w:t>
          </w:r>
          <w:bookmarkEnd w:id="40"/>
          <w:r>
            <w:t xml:space="preserve"> </w:t>
          </w:r>
          <w:r w:rsidRPr="004B215F">
            <w:rPr>
              <w:i/>
            </w:rPr>
            <w:t>Proceedings of ACL 2017, System Demonstrations</w:t>
          </w:r>
          <w:r w:rsidRPr="004B215F">
            <w:t>, 97–102.</w:t>
          </w:r>
        </w:p>
        <w:p w14:paraId="3C12BDA3" w14:textId="77777777" w:rsidR="004B215F" w:rsidRDefault="004B215F" w:rsidP="004B215F">
          <w:pPr>
            <w:pStyle w:val="CitaviBibliographyEntry"/>
          </w:pPr>
          <w:bookmarkStart w:id="41" w:name="_CTVL0016394f85d4176402baf1d5e19a5b5dd66"/>
          <w:r>
            <w:t>Dai, A. M., &amp; Le, Q. V. (2015). Semi-supervised Sequence Learning.</w:t>
          </w:r>
          <w:bookmarkEnd w:id="41"/>
          <w:r>
            <w:t xml:space="preserve"> </w:t>
          </w:r>
          <w:r w:rsidRPr="004B215F">
            <w:rPr>
              <w:i/>
            </w:rPr>
            <w:t>Advances in Neural Information Processing Systems</w:t>
          </w:r>
          <w:r w:rsidRPr="004B215F">
            <w:t xml:space="preserve">, </w:t>
          </w:r>
          <w:r w:rsidRPr="004B215F">
            <w:rPr>
              <w:i/>
            </w:rPr>
            <w:t>28</w:t>
          </w:r>
          <w:r w:rsidRPr="004B215F">
            <w:t>, 3079–3087. http://arxiv.org/pdf/1511.01432v1</w:t>
          </w:r>
        </w:p>
        <w:p w14:paraId="40187765" w14:textId="77777777" w:rsidR="004B215F" w:rsidRDefault="004B215F" w:rsidP="004B215F">
          <w:pPr>
            <w:pStyle w:val="CitaviBibliographyEntry"/>
          </w:pPr>
          <w:bookmarkStart w:id="42" w:name="_CTVL001bd69709e413049e684cf2f2869417d16"/>
          <w:r>
            <w:t>Devlin, J., &amp; Chang, M.-W. (2018).</w:t>
          </w:r>
          <w:bookmarkEnd w:id="42"/>
          <w:r>
            <w:t xml:space="preserve"> </w:t>
          </w:r>
          <w:r w:rsidRPr="004B215F">
            <w:rPr>
              <w:i/>
            </w:rPr>
            <w:t xml:space="preserve">Open Sourcing BERT: State-of-the-Art Pre-training for Natural Language Processing. </w:t>
          </w:r>
          <w:r w:rsidRPr="004B215F">
            <w:t>Google AI. https://ai.googleblog.com/2018/11/open-sourcing-bert-state-of-art-pre.html</w:t>
          </w:r>
        </w:p>
        <w:p w14:paraId="6D7760F6" w14:textId="77777777" w:rsidR="004B215F" w:rsidRDefault="004B215F" w:rsidP="004B215F">
          <w:pPr>
            <w:pStyle w:val="CitaviBibliographyEntry"/>
          </w:pPr>
          <w:bookmarkStart w:id="43" w:name="_CTVL0017bff4cbd6d89444fa848edf2ca192f25"/>
          <w:r>
            <w:lastRenderedPageBreak/>
            <w:t>Devlin, J., Chang, M.-W., Lee, K., &amp; Toutanova, K. (2018, October 11).</w:t>
          </w:r>
          <w:bookmarkEnd w:id="43"/>
          <w:r>
            <w:t xml:space="preserve"> </w:t>
          </w:r>
          <w:r w:rsidRPr="004B215F">
            <w:rPr>
              <w:i/>
            </w:rPr>
            <w:t>BERT: Pre-training of Deep Bidirectional Transformers for Language Understanding</w:t>
          </w:r>
          <w:r w:rsidRPr="004B215F">
            <w:t xml:space="preserve">. http://arxiv.org/pdf/1810.04805v2 </w:t>
          </w:r>
        </w:p>
        <w:p w14:paraId="6BEEF77A" w14:textId="77777777" w:rsidR="004B215F" w:rsidRDefault="004B215F" w:rsidP="004B215F">
          <w:pPr>
            <w:pStyle w:val="CitaviBibliographyEntry"/>
          </w:pPr>
          <w:bookmarkStart w:id="44" w:name="_CTVL001587a21873a004799bed95d5e89c4c26a"/>
          <w:proofErr w:type="spellStart"/>
          <w:r>
            <w:t>Elsweiler</w:t>
          </w:r>
          <w:proofErr w:type="spellEnd"/>
          <w:r>
            <w:t>, D., Harvey, M., Ludwig, B., &amp; Said, A. (2015). Bringing the "healthy" into Food Recommenders.</w:t>
          </w:r>
          <w:bookmarkEnd w:id="44"/>
          <w:r>
            <w:t xml:space="preserve"> </w:t>
          </w:r>
          <w:r w:rsidRPr="004B215F">
            <w:rPr>
              <w:i/>
            </w:rPr>
            <w:t>DMRS</w:t>
          </w:r>
          <w:r w:rsidRPr="004B215F">
            <w:t>, 33–36.</w:t>
          </w:r>
        </w:p>
        <w:p w14:paraId="609608F7" w14:textId="77777777" w:rsidR="004B215F" w:rsidRDefault="004B215F" w:rsidP="004B215F">
          <w:pPr>
            <w:pStyle w:val="CitaviBibliographyEntry"/>
          </w:pPr>
          <w:bookmarkStart w:id="45"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45"/>
          <w:r>
            <w:t xml:space="preserve"> </w:t>
          </w:r>
          <w:r w:rsidRPr="004B215F">
            <w:rPr>
              <w:i/>
            </w:rPr>
            <w:t xml:space="preserve">Proceedings of the 40th International </w:t>
          </w:r>
          <w:proofErr w:type="spellStart"/>
          <w:r w:rsidRPr="004B215F">
            <w:rPr>
              <w:i/>
            </w:rPr>
            <w:t>Acm</w:t>
          </w:r>
          <w:proofErr w:type="spellEnd"/>
          <w:r w:rsidRPr="004B215F">
            <w:rPr>
              <w:i/>
            </w:rPr>
            <w:t xml:space="preserve"> </w:t>
          </w:r>
          <w:proofErr w:type="spellStart"/>
          <w:r w:rsidRPr="004B215F">
            <w:rPr>
              <w:i/>
            </w:rPr>
            <w:t>Sigir</w:t>
          </w:r>
          <w:proofErr w:type="spellEnd"/>
          <w:r w:rsidRPr="004B215F">
            <w:rPr>
              <w:i/>
            </w:rPr>
            <w:t xml:space="preserve"> Conference on Research and Development in Information Retrieval</w:t>
          </w:r>
          <w:r w:rsidRPr="004B215F">
            <w:t>, 575–584. https://doi.org/10.1145/3077136.3080826</w:t>
          </w:r>
        </w:p>
        <w:p w14:paraId="22078BF5" w14:textId="77777777" w:rsidR="004B215F" w:rsidRDefault="004B215F" w:rsidP="004B215F">
          <w:pPr>
            <w:pStyle w:val="CitaviBibliographyEntry"/>
          </w:pPr>
          <w:bookmarkStart w:id="46"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46"/>
          <w:r>
            <w:t xml:space="preserve"> </w:t>
          </w:r>
          <w:r w:rsidRPr="004B215F">
            <w:rPr>
              <w:i/>
            </w:rPr>
            <w:t>Proceedings of the 15th International Conference on Intelligent User Interfaces</w:t>
          </w:r>
          <w:r w:rsidRPr="004B215F">
            <w:t>, 321–324. https://doi.org/10.1145/1719970.1720021</w:t>
          </w:r>
        </w:p>
        <w:p w14:paraId="3D9E2EB4" w14:textId="77777777" w:rsidR="004B215F" w:rsidRDefault="004B215F" w:rsidP="004B215F">
          <w:pPr>
            <w:pStyle w:val="CitaviBibliographyEntry"/>
          </w:pPr>
          <w:bookmarkStart w:id="4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47"/>
          <w:r>
            <w:t xml:space="preserve"> </w:t>
          </w:r>
          <w:r w:rsidRPr="004B215F">
            <w:rPr>
              <w:i/>
            </w:rPr>
            <w:t>Cognitive Systems Research</w:t>
          </w:r>
          <w:r w:rsidRPr="004B215F">
            <w:t xml:space="preserve">, </w:t>
          </w:r>
          <w:r w:rsidRPr="004B215F">
            <w:rPr>
              <w:i/>
            </w:rPr>
            <w:t>1</w:t>
          </w:r>
          <w:r w:rsidRPr="004B215F">
            <w:t>(1), 35–51. https://doi.org/10.1016/S1389-0417(99)00005-4</w:t>
          </w:r>
        </w:p>
        <w:p w14:paraId="23F9C8E3" w14:textId="77777777" w:rsidR="004B215F" w:rsidRDefault="004B215F" w:rsidP="004B215F">
          <w:pPr>
            <w:pStyle w:val="CitaviBibliographyEntry"/>
          </w:pPr>
          <w:bookmarkStart w:id="4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48"/>
          <w:r>
            <w:t xml:space="preserve"> </w:t>
          </w:r>
          <w:r w:rsidRPr="004B215F">
            <w:rPr>
              <w:i/>
            </w:rPr>
            <w:t>Don't Stop Pretraining: Adapt Language Models to Domains and Tasks</w:t>
          </w:r>
          <w:r w:rsidRPr="004B215F">
            <w:t xml:space="preserve">. http://arxiv.org/pdf/2004.10964v3 </w:t>
          </w:r>
        </w:p>
        <w:p w14:paraId="5721F27A" w14:textId="77777777" w:rsidR="004B215F" w:rsidRDefault="004B215F" w:rsidP="004B215F">
          <w:pPr>
            <w:pStyle w:val="CitaviBibliographyEntry"/>
          </w:pPr>
          <w:bookmarkStart w:id="49" w:name="_CTVL0011fbaf3f229d44004bfd02dd833ba3edc"/>
          <w:r>
            <w:t>Howard, J., &amp; Ruder, S. (2018, January 18).</w:t>
          </w:r>
          <w:bookmarkEnd w:id="49"/>
          <w:r>
            <w:t xml:space="preserve"> </w:t>
          </w:r>
          <w:r w:rsidRPr="004B215F">
            <w:rPr>
              <w:i/>
            </w:rPr>
            <w:t>Universal Language Model Fine-tuning for Text Classification</w:t>
          </w:r>
          <w:r w:rsidRPr="004B215F">
            <w:t xml:space="preserve">. http://arxiv.org/pdf/1801.06146v5 </w:t>
          </w:r>
        </w:p>
        <w:p w14:paraId="2233A67D" w14:textId="77777777" w:rsidR="004B215F" w:rsidRDefault="004B215F" w:rsidP="004B215F">
          <w:pPr>
            <w:pStyle w:val="CitaviBibliographyEntry"/>
          </w:pPr>
          <w:bookmarkStart w:id="50" w:name="_CTVL001027507413e9f4f8a94b14381aff27aae"/>
          <w:r>
            <w:t>Huffman, S. (2019).</w:t>
          </w:r>
          <w:bookmarkEnd w:id="50"/>
          <w:r>
            <w:t xml:space="preserve"> </w:t>
          </w:r>
          <w:r w:rsidRPr="004B215F">
            <w:rPr>
              <w:i/>
            </w:rPr>
            <w:t xml:space="preserve">Here’s how the Google Assistant became more helpful in 2018. </w:t>
          </w:r>
          <w:r w:rsidRPr="004B215F">
            <w:t>Google. https://www.blog.google/products/assistant/heres-how-google-assistant-became-more-helpful-2018/</w:t>
          </w:r>
        </w:p>
        <w:p w14:paraId="1B1047C0" w14:textId="77777777" w:rsidR="004B215F" w:rsidRDefault="004B215F" w:rsidP="004B215F">
          <w:pPr>
            <w:pStyle w:val="CitaviBibliographyEntry"/>
          </w:pPr>
          <w:bookmarkStart w:id="51" w:name="_CTVL0018acb885677a24c9e8aade94cfcbf073a"/>
          <w:r>
            <w:t>Kobayashi, S. (2018).</w:t>
          </w:r>
          <w:bookmarkEnd w:id="51"/>
          <w:r>
            <w:t xml:space="preserve"> </w:t>
          </w:r>
          <w:r w:rsidRPr="004B215F">
            <w:rPr>
              <w:i/>
            </w:rPr>
            <w:t xml:space="preserve">Homemade </w:t>
          </w:r>
          <w:proofErr w:type="spellStart"/>
          <w:r w:rsidRPr="004B215F">
            <w:rPr>
              <w:i/>
            </w:rPr>
            <w:t>BookCorpus</w:t>
          </w:r>
          <w:proofErr w:type="spellEnd"/>
          <w:r w:rsidRPr="004B215F">
            <w:t>. https://github.com/BIGBALLON/cifar-10-cnn</w:t>
          </w:r>
        </w:p>
        <w:p w14:paraId="3E08C2E0" w14:textId="77777777" w:rsidR="004B215F" w:rsidRDefault="004B215F" w:rsidP="004B215F">
          <w:pPr>
            <w:pStyle w:val="CitaviBibliographyEntry"/>
          </w:pPr>
          <w:bookmarkStart w:id="52"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52"/>
          <w:r>
            <w:t xml:space="preserve"> </w:t>
          </w:r>
          <w:proofErr w:type="spellStart"/>
          <w:r w:rsidRPr="004B215F">
            <w:rPr>
              <w:i/>
            </w:rPr>
            <w:t>RoBERTa</w:t>
          </w:r>
          <w:proofErr w:type="spellEnd"/>
          <w:r w:rsidRPr="004B215F">
            <w:rPr>
              <w:i/>
            </w:rPr>
            <w:t>: A Robustly Optimized BERT Pretraining Approach</w:t>
          </w:r>
          <w:r w:rsidRPr="004B215F">
            <w:t xml:space="preserve">. http://arxiv.org/pdf/1907.11692v1 </w:t>
          </w:r>
        </w:p>
        <w:p w14:paraId="23D94813" w14:textId="77777777" w:rsidR="004B215F" w:rsidRDefault="004B215F" w:rsidP="004B215F">
          <w:pPr>
            <w:pStyle w:val="CitaviBibliographyEntry"/>
          </w:pPr>
          <w:bookmarkStart w:id="53" w:name="_CTVL00142ce2f6e57b44203a4ab18737e6d1ff6"/>
          <w:proofErr w:type="spellStart"/>
          <w:r>
            <w:t>McTear</w:t>
          </w:r>
          <w:proofErr w:type="spellEnd"/>
          <w:r>
            <w:t>, M. (2020). Conversational AI: Dialogue Systems, Conversational Agents, and Chatbots.</w:t>
          </w:r>
          <w:bookmarkEnd w:id="53"/>
          <w:r>
            <w:t xml:space="preserve"> </w:t>
          </w:r>
          <w:r w:rsidRPr="004B215F">
            <w:rPr>
              <w:i/>
            </w:rPr>
            <w:t>Synthesis Lectures on Human Language Technologies</w:t>
          </w:r>
          <w:r w:rsidRPr="004B215F">
            <w:t xml:space="preserve">, </w:t>
          </w:r>
          <w:r w:rsidRPr="004B215F">
            <w:rPr>
              <w:i/>
            </w:rPr>
            <w:t>13</w:t>
          </w:r>
          <w:r w:rsidRPr="004B215F">
            <w:t>(3), 1–251. https://doi.org/10.2200/S01060ED1V01Y202010HLT048</w:t>
          </w:r>
        </w:p>
        <w:p w14:paraId="22F19226" w14:textId="77777777" w:rsidR="004B215F" w:rsidRDefault="004B215F" w:rsidP="004B215F">
          <w:pPr>
            <w:pStyle w:val="CitaviBibliographyEntry"/>
          </w:pPr>
          <w:bookmarkStart w:id="54" w:name="_CTVL001db22ca9f6a91419c85974c1e3905290c"/>
          <w:proofErr w:type="spellStart"/>
          <w:r>
            <w:lastRenderedPageBreak/>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54"/>
          <w:r>
            <w:t xml:space="preserve"> </w:t>
          </w:r>
          <w:r w:rsidRPr="004B215F">
            <w:rPr>
              <w:i/>
            </w:rPr>
            <w:t>Pointer Sentinel Mixture Models</w:t>
          </w:r>
          <w:r w:rsidRPr="004B215F">
            <w:t xml:space="preserve">. http://arxiv.org/pdf/1609.07843v1 </w:t>
          </w:r>
        </w:p>
        <w:p w14:paraId="2F85F3DD" w14:textId="77777777" w:rsidR="004B215F" w:rsidRDefault="004B215F" w:rsidP="004B215F">
          <w:pPr>
            <w:pStyle w:val="CitaviBibliographyEntry"/>
          </w:pPr>
          <w:bookmarkStart w:id="55" w:name="_CTVL001f9dde694b67141c48b1846218693253b"/>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55"/>
          <w:r>
            <w:t xml:space="preserve"> </w:t>
          </w:r>
          <w:r w:rsidRPr="004B215F">
            <w:rPr>
              <w:i/>
            </w:rPr>
            <w:t xml:space="preserve">Communications in Computer and Information Science. Knowledge and Systems Sciences </w:t>
          </w:r>
          <w:r w:rsidRPr="004B215F">
            <w:t>(Vol. 780, pp. 38–52). Springer Singapore. https://doi.org/10.1007/978-981-10-6989-5_4</w:t>
          </w:r>
        </w:p>
        <w:p w14:paraId="404C1BCC" w14:textId="77777777" w:rsidR="004B215F" w:rsidRDefault="004B215F" w:rsidP="004B215F">
          <w:pPr>
            <w:pStyle w:val="CitaviBibliographyEntry"/>
          </w:pPr>
          <w:bookmarkStart w:id="56"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56"/>
          <w:r>
            <w:t xml:space="preserve"> </w:t>
          </w:r>
          <w:r w:rsidRPr="004B215F">
            <w:rPr>
              <w:i/>
            </w:rPr>
            <w:t>Deep contextualized word representations</w:t>
          </w:r>
          <w:r w:rsidRPr="004B215F">
            <w:t xml:space="preserve">. http://arxiv.org/pdf/1802.05365v2 </w:t>
          </w:r>
        </w:p>
        <w:p w14:paraId="2A9CA2D8" w14:textId="77777777" w:rsidR="004B215F" w:rsidRDefault="004B215F" w:rsidP="004B215F">
          <w:pPr>
            <w:pStyle w:val="CitaviBibliographyEntry"/>
            <w:rPr>
              <w:i/>
            </w:rPr>
          </w:pPr>
          <w:bookmarkStart w:id="57"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57"/>
          <w:r>
            <w:t xml:space="preserve"> </w:t>
          </w:r>
          <w:r w:rsidRPr="004B215F">
            <w:rPr>
              <w:i/>
            </w:rPr>
            <w:t xml:space="preserve">Improving language understanding by generative pre-training. </w:t>
          </w:r>
        </w:p>
        <w:p w14:paraId="14ADA8BB" w14:textId="77777777" w:rsidR="004B215F" w:rsidRDefault="004B215F" w:rsidP="004B215F">
          <w:pPr>
            <w:pStyle w:val="CitaviBibliographyEntry"/>
          </w:pPr>
          <w:bookmarkStart w:id="58"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58"/>
          <w:r>
            <w:t xml:space="preserve"> </w:t>
          </w:r>
          <w:r w:rsidRPr="004B215F">
            <w:rPr>
              <w:i/>
            </w:rPr>
            <w:t>Proceedings of the 14th ACM International Conference on Web Search and Data Mining</w:t>
          </w:r>
          <w:r w:rsidRPr="004B215F">
            <w:t>, 355–363. https://doi.org/10.1145/3437963.3441748</w:t>
          </w:r>
        </w:p>
        <w:p w14:paraId="7C2C2861" w14:textId="77777777" w:rsidR="004B215F" w:rsidRDefault="004B215F" w:rsidP="004B215F">
          <w:pPr>
            <w:pStyle w:val="CitaviBibliographyEntry"/>
          </w:pPr>
          <w:bookmarkStart w:id="59"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59"/>
          <w:r>
            <w:t xml:space="preserve"> </w:t>
          </w:r>
          <w:r w:rsidRPr="004B215F">
            <w:rPr>
              <w:i/>
            </w:rPr>
            <w:t>Attention Is All You Need</w:t>
          </w:r>
          <w:r w:rsidRPr="004B215F">
            <w:t xml:space="preserve">. http://arxiv.org/pdf/1706.03762v5 </w:t>
          </w:r>
        </w:p>
        <w:p w14:paraId="55EDE26F" w14:textId="77777777" w:rsidR="004B215F" w:rsidRDefault="004B215F" w:rsidP="004B215F">
          <w:pPr>
            <w:pStyle w:val="CitaviBibliographyEntry"/>
          </w:pPr>
          <w:bookmarkStart w:id="60"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60"/>
          <w:r>
            <w:t xml:space="preserve"> </w:t>
          </w:r>
          <w:r w:rsidRPr="004B215F">
            <w:rPr>
              <w:i/>
            </w:rPr>
            <w:t>Proceedings of the 43rd International ACM SIGIR Conference on Research and Development in Information Retrieval</w:t>
          </w:r>
          <w:r w:rsidRPr="004B215F">
            <w:t>, 921–930. https://doi.org/10.1145/3397271.3401130</w:t>
          </w:r>
        </w:p>
        <w:p w14:paraId="622618FD" w14:textId="77777777" w:rsidR="004B215F" w:rsidRDefault="004B215F" w:rsidP="004B215F">
          <w:pPr>
            <w:pStyle w:val="CitaviBibliographyEntry"/>
          </w:pPr>
          <w:bookmarkStart w:id="61" w:name="_CTVL0016cbfbee98f3a41a49edae273026b5772"/>
          <w:proofErr w:type="spellStart"/>
          <w:r>
            <w:t>Weizenbaum</w:t>
          </w:r>
          <w:proofErr w:type="spellEnd"/>
          <w:r>
            <w:t>, J. (1966). ELIZA-a computer program for the study of natural language communication between man and machine.</w:t>
          </w:r>
          <w:bookmarkEnd w:id="61"/>
          <w:r>
            <w:t xml:space="preserve"> </w:t>
          </w:r>
          <w:r w:rsidRPr="004B215F">
            <w:rPr>
              <w:i/>
            </w:rPr>
            <w:t>Communications of the ACM</w:t>
          </w:r>
          <w:r w:rsidRPr="004B215F">
            <w:t xml:space="preserve">, </w:t>
          </w:r>
          <w:r w:rsidRPr="004B215F">
            <w:rPr>
              <w:i/>
            </w:rPr>
            <w:t>9</w:t>
          </w:r>
          <w:r w:rsidRPr="004B215F">
            <w:t>(1), 36–45.</w:t>
          </w:r>
        </w:p>
        <w:p w14:paraId="68A26E10" w14:textId="77777777" w:rsidR="004B215F" w:rsidRDefault="004B215F" w:rsidP="004B215F">
          <w:pPr>
            <w:pStyle w:val="CitaviBibliographyEntry"/>
          </w:pPr>
          <w:bookmarkStart w:id="62"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62"/>
          <w:r>
            <w:t xml:space="preserve"> </w:t>
          </w:r>
          <w:r w:rsidRPr="004B215F">
            <w:rPr>
              <w:i/>
            </w:rPr>
            <w:t>Proceedings of the 2020 CHI Conference on Human Factors in Computing Systems</w:t>
          </w:r>
          <w:r w:rsidRPr="004B215F">
            <w:t>, 1–14. https://doi.org/10.1145/3313831.3376781</w:t>
          </w:r>
        </w:p>
        <w:p w14:paraId="77014A67" w14:textId="77777777" w:rsidR="004B215F" w:rsidRDefault="004B215F" w:rsidP="004B215F">
          <w:pPr>
            <w:pStyle w:val="CitaviBibliographyEntry"/>
          </w:pPr>
          <w:bookmarkStart w:id="63" w:name="_CTVL001459c2a94e81b42dd85407af461beb3f7"/>
          <w:r>
            <w:t>Xu, L., Zhou, Q., Gong, K., Liang, X., Tang, J., &amp; Lin, L. (2019). End-to-End Knowledge-Routed Relational Dialogue System for Automatic Diagnosis.</w:t>
          </w:r>
          <w:bookmarkEnd w:id="63"/>
          <w:r>
            <w:t xml:space="preserve"> </w:t>
          </w:r>
          <w:r w:rsidRPr="004B215F">
            <w:rPr>
              <w:i/>
            </w:rPr>
            <w:t xml:space="preserve">Proceedings of the </w:t>
          </w:r>
          <w:r w:rsidRPr="004B215F">
            <w:rPr>
              <w:i/>
            </w:rPr>
            <w:lastRenderedPageBreak/>
            <w:t>AAAI Conference on Artificial Intelligence</w:t>
          </w:r>
          <w:r w:rsidRPr="004B215F">
            <w:t xml:space="preserve">, </w:t>
          </w:r>
          <w:r w:rsidRPr="004B215F">
            <w:rPr>
              <w:i/>
            </w:rPr>
            <w:t>33</w:t>
          </w:r>
          <w:r w:rsidRPr="004B215F">
            <w:t>, 7346–7353. https://doi.org/10.1609/aaai.v33i01.33017346</w:t>
          </w:r>
        </w:p>
        <w:p w14:paraId="6CBD6344" w14:textId="77777777" w:rsidR="004B215F" w:rsidRDefault="004B215F" w:rsidP="004B215F">
          <w:pPr>
            <w:pStyle w:val="CitaviBibliographyEntry"/>
          </w:pPr>
          <w:bookmarkStart w:id="64"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07A8E0CF" w14:textId="77777777" w:rsidR="004B215F" w:rsidRDefault="004B215F" w:rsidP="004B215F">
          <w:pPr>
            <w:pStyle w:val="CitaviBibliographyEntry"/>
          </w:pPr>
          <w:bookmarkStart w:id="65" w:name="_CTVL001380458d315254577aa39c7d02017ffcc"/>
          <w:bookmarkEnd w:id="64"/>
          <w:r>
            <w:t xml:space="preserve">Yang, Z., Dai, Z., Yang, Y., </w:t>
          </w:r>
          <w:proofErr w:type="spellStart"/>
          <w:r>
            <w:t>Carbonell</w:t>
          </w:r>
          <w:proofErr w:type="spellEnd"/>
          <w:r>
            <w:t xml:space="preserve">, J., </w:t>
          </w:r>
          <w:proofErr w:type="spellStart"/>
          <w:r>
            <w:t>Salakhutdinov</w:t>
          </w:r>
          <w:proofErr w:type="spellEnd"/>
          <w:r>
            <w:t>, R., &amp; Le V, Q. (2019, June 19).</w:t>
          </w:r>
          <w:bookmarkEnd w:id="65"/>
          <w:r>
            <w:t xml:space="preserve"> </w:t>
          </w:r>
          <w:proofErr w:type="spellStart"/>
          <w:r w:rsidRPr="004B215F">
            <w:rPr>
              <w:i/>
            </w:rPr>
            <w:t>XLNet</w:t>
          </w:r>
          <w:proofErr w:type="spellEnd"/>
          <w:r w:rsidRPr="004B215F">
            <w:rPr>
              <w:i/>
            </w:rPr>
            <w:t>: Generalized Autoregressive Pretraining for Language Understanding</w:t>
          </w:r>
          <w:r w:rsidRPr="004B215F">
            <w:t xml:space="preserve">. http://arxiv.org/pdf/1906.08237v2 </w:t>
          </w:r>
        </w:p>
        <w:p w14:paraId="49A4B132" w14:textId="18C5FE4C" w:rsidR="00344C79" w:rsidRDefault="004B215F" w:rsidP="004B215F">
          <w:pPr>
            <w:pStyle w:val="CitaviBibliographyEntry"/>
          </w:pPr>
          <w:bookmarkStart w:id="66"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66"/>
          <w:r>
            <w:t xml:space="preserve"> </w:t>
          </w:r>
          <w:r w:rsidRPr="004B215F">
            <w:rPr>
              <w:i/>
            </w:rPr>
            <w:t>Proceedings of the IEEE International Conference on Computer Vision</w:t>
          </w:r>
          <w:r w:rsidRPr="004B215F">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67" w:name="_Toc361142779"/>
      <w:bookmarkStart w:id="68" w:name="_Toc361143712"/>
      <w:bookmarkStart w:id="69" w:name="_Toc452981265"/>
      <w:bookmarkStart w:id="70" w:name="_Toc96290444"/>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67"/>
      <w:bookmarkEnd w:id="68"/>
      <w:bookmarkEnd w:id="69"/>
      <w:bookmarkEnd w:id="70"/>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71" w:name="_Toc354659193"/>
      <w:bookmarkStart w:id="72" w:name="_Toc354660372"/>
      <w:bookmarkStart w:id="73" w:name="_Toc354660422"/>
      <w:bookmarkStart w:id="74" w:name="_Toc354660483"/>
      <w:bookmarkStart w:id="75" w:name="_Toc361142780"/>
      <w:bookmarkStart w:id="76" w:name="_Toc361143713"/>
      <w:bookmarkStart w:id="77" w:name="_Toc452981266"/>
      <w:bookmarkStart w:id="78" w:name="_Toc96290445"/>
      <w:r>
        <w:rPr>
          <w:lang w:eastAsia="en-US"/>
        </w:rPr>
        <w:t xml:space="preserve">A1 </w:t>
      </w:r>
      <w:proofErr w:type="spellStart"/>
      <w:r>
        <w:rPr>
          <w:lang w:eastAsia="en-US"/>
        </w:rPr>
        <w:t>Theoretische</w:t>
      </w:r>
      <w:proofErr w:type="spellEnd"/>
      <w:r>
        <w:rPr>
          <w:lang w:eastAsia="en-US"/>
        </w:rPr>
        <w:t xml:space="preserve"> Arbeit</w:t>
      </w:r>
      <w:bookmarkEnd w:id="71"/>
      <w:bookmarkEnd w:id="72"/>
      <w:bookmarkEnd w:id="73"/>
      <w:bookmarkEnd w:id="74"/>
      <w:bookmarkEnd w:id="75"/>
      <w:bookmarkEnd w:id="76"/>
      <w:bookmarkEnd w:id="77"/>
      <w:bookmarkEnd w:id="78"/>
    </w:p>
    <w:p w14:paraId="11A88062" w14:textId="77777777" w:rsidR="008A5B62" w:rsidRDefault="008A5B62" w:rsidP="00DA2470">
      <w:pPr>
        <w:pStyle w:val="Listenabsatz"/>
        <w:numPr>
          <w:ilvl w:val="0"/>
          <w:numId w:val="13"/>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DA2470">
      <w:pPr>
        <w:pStyle w:val="Listenabsatz"/>
        <w:numPr>
          <w:ilvl w:val="0"/>
          <w:numId w:val="13"/>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DA2470">
      <w:pPr>
        <w:pStyle w:val="Listenabsatz"/>
        <w:numPr>
          <w:ilvl w:val="0"/>
          <w:numId w:val="13"/>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proofErr w:type="gramStart"/>
      <w:r w:rsidR="009E22F8">
        <w:t>Empfehlungen</w:t>
      </w:r>
      <w:proofErr w:type="spellEnd"/>
      <w:r w:rsidR="009E22F8">
        <w:t xml:space="preserve"> )</w:t>
      </w:r>
      <w:proofErr w:type="gramEnd"/>
    </w:p>
    <w:p w14:paraId="7783C1FE" w14:textId="77777777" w:rsidR="008A5B62" w:rsidRDefault="008A5B62" w:rsidP="00DA2470">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DA2470">
      <w:pPr>
        <w:pStyle w:val="Listenabsatz"/>
        <w:numPr>
          <w:ilvl w:val="0"/>
          <w:numId w:val="13"/>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79" w:name="_Toc354659194"/>
      <w:bookmarkStart w:id="80" w:name="_Toc354660373"/>
      <w:bookmarkStart w:id="81" w:name="_Toc354660423"/>
      <w:bookmarkStart w:id="82" w:name="_Toc354660484"/>
      <w:bookmarkStart w:id="83" w:name="_Toc361142781"/>
      <w:bookmarkStart w:id="84" w:name="_Toc361143714"/>
      <w:bookmarkStart w:id="85" w:name="_Toc452981267"/>
      <w:bookmarkStart w:id="86" w:name="_Toc96290446"/>
      <w:r>
        <w:rPr>
          <w:lang w:eastAsia="en-US"/>
        </w:rPr>
        <w:t xml:space="preserve">A2 </w:t>
      </w:r>
      <w:proofErr w:type="spellStart"/>
      <w:r>
        <w:rPr>
          <w:lang w:eastAsia="en-US"/>
        </w:rPr>
        <w:t>Konstruktive</w:t>
      </w:r>
      <w:proofErr w:type="spellEnd"/>
      <w:r>
        <w:rPr>
          <w:lang w:eastAsia="en-US"/>
        </w:rPr>
        <w:t xml:space="preserve"> Arbeit</w:t>
      </w:r>
      <w:bookmarkEnd w:id="79"/>
      <w:bookmarkEnd w:id="80"/>
      <w:bookmarkEnd w:id="81"/>
      <w:bookmarkEnd w:id="82"/>
      <w:bookmarkEnd w:id="83"/>
      <w:bookmarkEnd w:id="84"/>
      <w:bookmarkEnd w:id="85"/>
      <w:bookmarkEnd w:id="86"/>
    </w:p>
    <w:p w14:paraId="58C69E98" w14:textId="77777777" w:rsidR="008A5B62" w:rsidRDefault="008A5B62" w:rsidP="00DA2470">
      <w:pPr>
        <w:pStyle w:val="Listenabsatz"/>
        <w:numPr>
          <w:ilvl w:val="0"/>
          <w:numId w:val="14"/>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DA2470">
      <w:pPr>
        <w:pStyle w:val="Listenabsatz"/>
        <w:numPr>
          <w:ilvl w:val="0"/>
          <w:numId w:val="14"/>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DA2470">
      <w:pPr>
        <w:pStyle w:val="Listenabsatz"/>
        <w:numPr>
          <w:ilvl w:val="0"/>
          <w:numId w:val="14"/>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proofErr w:type="gramStart"/>
      <w:r>
        <w:t>Programmiersprachen</w:t>
      </w:r>
      <w:proofErr w:type="spellEnd"/>
      <w:r w:rsidR="00A654F8">
        <w:t xml:space="preserve"> </w:t>
      </w:r>
      <w:r>
        <w:t>)</w:t>
      </w:r>
      <w:proofErr w:type="gramEnd"/>
    </w:p>
    <w:p w14:paraId="51C72CF0" w14:textId="77777777" w:rsidR="008A5B62" w:rsidRDefault="00461939" w:rsidP="00DA2470">
      <w:pPr>
        <w:pStyle w:val="Listenabsatz"/>
        <w:numPr>
          <w:ilvl w:val="0"/>
          <w:numId w:val="14"/>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DA2470">
      <w:pPr>
        <w:pStyle w:val="Listenabsatz"/>
        <w:numPr>
          <w:ilvl w:val="0"/>
          <w:numId w:val="14"/>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DA2470">
      <w:pPr>
        <w:pStyle w:val="Listenabsatz"/>
        <w:numPr>
          <w:ilvl w:val="0"/>
          <w:numId w:val="14"/>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DA2470">
      <w:pPr>
        <w:pStyle w:val="Listenabsatz"/>
        <w:numPr>
          <w:ilvl w:val="0"/>
          <w:numId w:val="14"/>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DA2470">
      <w:pPr>
        <w:pStyle w:val="Listenabsatz"/>
        <w:numPr>
          <w:ilvl w:val="0"/>
          <w:numId w:val="14"/>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87" w:name="_Toc354659195"/>
      <w:bookmarkStart w:id="88" w:name="_Toc354660374"/>
      <w:bookmarkStart w:id="89" w:name="_Toc354660424"/>
      <w:bookmarkStart w:id="90" w:name="_Toc354660485"/>
      <w:bookmarkStart w:id="91" w:name="_Toc361142782"/>
      <w:bookmarkStart w:id="92" w:name="_Toc361143715"/>
      <w:bookmarkStart w:id="93" w:name="_Toc452981268"/>
      <w:bookmarkStart w:id="94" w:name="_Toc96290447"/>
      <w:r>
        <w:t xml:space="preserve">A3 </w:t>
      </w:r>
      <w:proofErr w:type="spellStart"/>
      <w:r>
        <w:t>Empirische</w:t>
      </w:r>
      <w:proofErr w:type="spellEnd"/>
      <w:r>
        <w:t xml:space="preserve"> A</w:t>
      </w:r>
      <w:r w:rsidR="002656C2">
        <w:t>rbeit</w:t>
      </w:r>
      <w:bookmarkEnd w:id="87"/>
      <w:bookmarkEnd w:id="88"/>
      <w:bookmarkEnd w:id="89"/>
      <w:bookmarkEnd w:id="90"/>
      <w:bookmarkEnd w:id="91"/>
      <w:bookmarkEnd w:id="92"/>
      <w:bookmarkEnd w:id="93"/>
      <w:bookmarkEnd w:id="94"/>
    </w:p>
    <w:p w14:paraId="22898B04" w14:textId="77777777" w:rsidR="002656C2" w:rsidRDefault="002656C2" w:rsidP="00DA2470">
      <w:pPr>
        <w:pStyle w:val="Listenabsatz"/>
        <w:numPr>
          <w:ilvl w:val="0"/>
          <w:numId w:val="15"/>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DA2470">
      <w:pPr>
        <w:pStyle w:val="Listenabsatz"/>
        <w:numPr>
          <w:ilvl w:val="0"/>
          <w:numId w:val="15"/>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DA2470">
      <w:pPr>
        <w:pStyle w:val="Listenabsatz"/>
        <w:numPr>
          <w:ilvl w:val="0"/>
          <w:numId w:val="15"/>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DA2470">
      <w:pPr>
        <w:pStyle w:val="Listenabsatz"/>
        <w:numPr>
          <w:ilvl w:val="0"/>
          <w:numId w:val="15"/>
        </w:numPr>
      </w:pPr>
      <w:proofErr w:type="spellStart"/>
      <w:r>
        <w:t>Untersuchungsmethodik</w:t>
      </w:r>
      <w:proofErr w:type="spellEnd"/>
      <w:r>
        <w:t xml:space="preserve"> </w:t>
      </w:r>
    </w:p>
    <w:p w14:paraId="25B59D8E" w14:textId="77777777" w:rsidR="009E22F8" w:rsidRDefault="009E22F8" w:rsidP="00DA2470">
      <w:pPr>
        <w:pStyle w:val="Listenabsatz"/>
        <w:numPr>
          <w:ilvl w:val="0"/>
          <w:numId w:val="15"/>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DA2470">
      <w:pPr>
        <w:pStyle w:val="Listenabsatz"/>
        <w:numPr>
          <w:ilvl w:val="0"/>
          <w:numId w:val="15"/>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proofErr w:type="gramStart"/>
      <w:r w:rsidR="00EE6C6E">
        <w:t>sinnvoller</w:t>
      </w:r>
      <w:proofErr w:type="spellEnd"/>
      <w:r w:rsidR="00EE6C6E">
        <w:t xml:space="preserve"> </w:t>
      </w:r>
      <w:r>
        <w:t xml:space="preserve"> </w:t>
      </w:r>
      <w:proofErr w:type="spellStart"/>
      <w:r>
        <w:t>Reihenfolge</w:t>
      </w:r>
      <w:proofErr w:type="spellEnd"/>
      <w:proofErr w:type="gram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DA2470">
      <w:pPr>
        <w:pStyle w:val="Listenabsatz"/>
        <w:numPr>
          <w:ilvl w:val="0"/>
          <w:numId w:val="15"/>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DA2470">
      <w:pPr>
        <w:pStyle w:val="Listenabsatz"/>
        <w:numPr>
          <w:ilvl w:val="0"/>
          <w:numId w:val="15"/>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95" w:name="_Toc452981269"/>
      <w:bookmarkStart w:id="96" w:name="_Toc96290448"/>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95"/>
      <w:bookmarkEnd w:id="96"/>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proofErr w:type="spellStart"/>
      <w:r w:rsidR="001A4536" w:rsidRPr="001A4536">
        <w:rPr>
          <w:highlight w:val="yellow"/>
          <w:lang w:eastAsia="en-US"/>
        </w:rPr>
        <w:t>CookBERT</w:t>
      </w:r>
      <w:proofErr w:type="spellEnd"/>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B54405"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B54405"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B54405"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B54405"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B54405"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B54405"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B54405"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B54405"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B54405"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B54405"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B54405"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B54405"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B54405"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4239CBCC" w:rsidR="00F57E94" w:rsidRDefault="00B54405"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B54405"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97" w:name="_Toc354659196"/>
      <w:bookmarkStart w:id="98" w:name="_Toc354660375"/>
      <w:bookmarkStart w:id="99" w:name="_Toc354660425"/>
      <w:bookmarkStart w:id="100" w:name="_Toc354660486"/>
      <w:bookmarkStart w:id="101" w:name="_Toc361142784"/>
      <w:r>
        <w:br w:type="page"/>
      </w:r>
    </w:p>
    <w:bookmarkEnd w:id="97"/>
    <w:bookmarkEnd w:id="98"/>
    <w:bookmarkEnd w:id="99"/>
    <w:bookmarkEnd w:id="100"/>
    <w:bookmarkEnd w:id="101"/>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16"/>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E59C71" w14:textId="77777777" w:rsidR="00B54405" w:rsidRDefault="00B54405" w:rsidP="00793C70">
      <w:pPr>
        <w:spacing w:line="240" w:lineRule="auto"/>
      </w:pPr>
      <w:r>
        <w:separator/>
      </w:r>
    </w:p>
  </w:endnote>
  <w:endnote w:type="continuationSeparator" w:id="0">
    <w:p w14:paraId="5FFB8B4A" w14:textId="77777777" w:rsidR="00B54405" w:rsidRDefault="00B54405"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2BEE5" w14:textId="77777777" w:rsidR="00B54405" w:rsidRDefault="00B54405" w:rsidP="00793C70">
      <w:pPr>
        <w:spacing w:line="240" w:lineRule="auto"/>
      </w:pPr>
      <w:r>
        <w:separator/>
      </w:r>
    </w:p>
  </w:footnote>
  <w:footnote w:type="continuationSeparator" w:id="0">
    <w:p w14:paraId="256A32F2" w14:textId="77777777" w:rsidR="00B54405" w:rsidRDefault="00B54405" w:rsidP="00793C70">
      <w:pPr>
        <w:spacing w:line="240" w:lineRule="auto"/>
      </w:pPr>
      <w:r>
        <w:continuationSeparator/>
      </w:r>
    </w:p>
  </w:footnote>
  <w:footnote w:id="1">
    <w:p w14:paraId="27EE5294" w14:textId="35A1164D" w:rsidR="00DC3B41" w:rsidRPr="00DC3B41" w:rsidRDefault="00DC3B41">
      <w:pPr>
        <w:pStyle w:val="Funotentext"/>
        <w:rPr>
          <w:lang w:val="de-DE"/>
        </w:rPr>
      </w:pPr>
      <w:r>
        <w:rPr>
          <w:rStyle w:val="Funotenzeichen"/>
        </w:rPr>
        <w:footnoteRef/>
      </w:r>
      <w:r>
        <w:t xml:space="preserve"> </w:t>
      </w:r>
      <w:r w:rsidR="00014A62">
        <w:t>Note</w:t>
      </w:r>
      <w:r w:rsidR="00A71899">
        <w:t xml:space="preserve"> that</w:t>
      </w:r>
      <w:r w:rsidR="00654C09">
        <w:t xml:space="preserve"> recently published models</w:t>
      </w:r>
      <w:r w:rsidR="00014A62">
        <w:t xml:space="preserve"> </w:t>
      </w:r>
      <w:proofErr w:type="spellStart"/>
      <w:r w:rsidR="00014A62">
        <w:t>RoBERTa</w:t>
      </w:r>
      <w:proofErr w:type="spellEnd"/>
      <w:r w:rsidR="00014A62">
        <w:t xml:space="preserve"> </w:t>
      </w:r>
      <w:sdt>
        <w:sdtPr>
          <w:alias w:val="To edit, see citavi.com/edit"/>
          <w:tag w:val="CitaviPlaceholder#b24e44f6-a72e-4f31-9f66-70eee4eb8094"/>
          <w:id w:val="-1107273284"/>
          <w:placeholder>
            <w:docPart w:val="AC4DD9DCC93049B19A6EF744C112A574"/>
          </w:placeholder>
        </w:sdtPr>
        <w:sdtEndPr/>
        <w:sdtContent>
          <w:r w:rsidR="00014A62">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zhlZWM0LTcwYjktNDRjMi1iODgxLWJlNzYzZDQyMTI2NCIsIlJhbmdlTGVuZ3RoIjoxNy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i0wMi0xOVQxNjowNjo0NCIsIlByb2plY3QiOnsiJHJlZiI6IjUifX0sIlVzZU51bWJlcmluZ1R5cGVPZlBhcmVudERvY3VtZW50IjpmYWxzZX1dLCJGb3JtYXR0ZWRUZXh0Ijp7IiRpZCI6IjI0IiwiQ291bnQiOjEsIlRleHRVbml0cyI6W3siJGlkIjoiMjUiLCJGb250U3R5bGUiOnsiJGlkIjoiMjYiLCJOZXV0cmFsIjp0cnVlfSwiUmVhZGluZ09yZGVyIjoxLCJUZXh0IjoiTGl1IGV0IGFsLiAoMjAxOSkifV19LCJUYWciOiJDaXRhdmlQbGFjZWhvbGRlciNiMjRlNDRmNi1hNzJlLTRmMzEtOWY2Ni03MGVlZTRlYjgwOTQiLCJUZXh0IjoiTGl1IGV0IGFsLiAoMjAxOSkiLCJXQUlWZXJzaW9uIjoiNi41LjAuMCJ9}</w:instrText>
          </w:r>
          <w:r w:rsidR="00014A62">
            <w:rPr>
              <w:noProof/>
            </w:rPr>
            <w:fldChar w:fldCharType="separate"/>
          </w:r>
          <w:r w:rsidR="00014A62">
            <w:rPr>
              <w:noProof/>
            </w:rPr>
            <w:t>Liu et al. (2019)</w:t>
          </w:r>
          <w:r w:rsidR="00014A62">
            <w:rPr>
              <w:noProof/>
            </w:rPr>
            <w:fldChar w:fldCharType="end"/>
          </w:r>
        </w:sdtContent>
      </w:sdt>
      <w:r w:rsidR="00014A62">
        <w:t xml:space="preserve"> and </w:t>
      </w:r>
      <w:proofErr w:type="spellStart"/>
      <w:r w:rsidR="00014A62">
        <w:t>XLNet</w:t>
      </w:r>
      <w:proofErr w:type="spellEnd"/>
      <w:r w:rsidR="006B188F">
        <w:t xml:space="preserve"> </w:t>
      </w:r>
      <w:sdt>
        <w:sdtPr>
          <w:alias w:val="To edit, see citavi.com/edit"/>
          <w:tag w:val="CitaviPlaceholder#5e4f5f29-a3af-425b-bdbf-29045843c1f9"/>
          <w:id w:val="-1983536694"/>
          <w:placeholder>
            <w:docPart w:val="DefaultPlaceholder_-1854013440"/>
          </w:placeholder>
        </w:sdtPr>
        <w:sdtEndPr/>
        <w:sdtContent>
          <w:r w:rsidR="006B188F">
            <w:rPr>
              <w:noProof/>
            </w:rPr>
            <w:fldChar w:fldCharType="begin"/>
          </w:r>
          <w:r w:rsidR="006B188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ThlNWVjLWFjODYtNDA2ZC1iM2M1LTRhN2JlMDgwNmY2ZSIsIlJhbmdlTGVuZ3RoIjoyMiwiUmVmZXJlbmNlSWQiOiIzODA0NThkMy0xNTI1LTQ1NzctYWEzOS1jN2QwMjAxN2ZmY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ZaIiwiTW9kaWZpZWRCeSI6Il9QYXNjaCIsIklkIjoiMzE3NDMyMDMtNzUwNC00ZjM5LWI1YjEtYjU4YWIyMDU0MTdmIiwiTW9kaWZpZWRPbiI6IjIwMjItMDItMTlUMTU6MTk6MDZaIiwiUHJvamVjdCI6eyIkcmVmIjoiNSJ9fV0sIkNpdGF0aW9uS2V5VXBkYXRlVHlwZSI6MCwiQ29sbGFib3JhdG9ycyI6W10sIkRhdGUiOiIxOS4wNi4yMDE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kwNi4wODIzN3YyIiwiVXJpU3RyaW5nIjoiaHR0cDovL2FyeGl2Lm9yZy9hYnMvMTkwNi4wODIzN3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lUMTU6MTk6MDZaIiwiTW9kaWZpZWRCeSI6Il9QYXNjaCIsIklkIjoiNjA5NDAzNDctNDg2OS00YTkzLTkyZTEtODg3ODZjOTZmZjgzIiwiTW9kaWZpZWRPbiI6IjIwMjItMDItMTlUMTU6MTk6MDZ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kwNi4wODIzN3YyIiwiVXJpU3RyaW5nIjoiaHR0cDovL2FyeGl2Lm9yZy9wZGYvMTkwNi4wODIzN3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OVQxNToxOTowNloiLCJNb2RpZmllZEJ5IjoiX1Bhc2NoIiwiSWQiOiJhOGYyNmUyMS0wMzE5LTQxMDItOTdlNS01OTY1ZjI1MjlmMTgiLCJNb2RpZmllZE9uIjoiMjAyMi0wMi0xOVQxNToxOTowNlo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}</w:instrText>
          </w:r>
          <w:r w:rsidR="006B188F">
            <w:rPr>
              <w:noProof/>
            </w:rPr>
            <w:fldChar w:fldCharType="separate"/>
          </w:r>
          <w:r w:rsidR="006B188F">
            <w:rPr>
              <w:noProof/>
            </w:rPr>
            <w:t>Yang, Z. et al. (2019)</w:t>
          </w:r>
          <w:r w:rsidR="006B188F">
            <w:rPr>
              <w:noProof/>
            </w:rPr>
            <w:fldChar w:fldCharType="end"/>
          </w:r>
        </w:sdtContent>
      </w:sdt>
      <w:r w:rsidR="00014A62">
        <w:t>. However</w:t>
      </w:r>
      <w:r w:rsidR="00FD772E">
        <w:t xml:space="preserve">, </w:t>
      </w:r>
      <w:r w:rsidR="00014A62">
        <w:t xml:space="preserve">they are not considered in this thesis due to </w:t>
      </w:r>
      <w:r w:rsidR="006B0EF3">
        <w:t>computational</w:t>
      </w:r>
      <w:r w:rsidR="00014A62">
        <w:t xml:space="preserve"> constraint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8B13E9"/>
    <w:multiLevelType w:val="hybridMultilevel"/>
    <w:tmpl w:val="38BA8DAC"/>
    <w:lvl w:ilvl="0" w:tplc="5546D894">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79467DB"/>
    <w:multiLevelType w:val="hybridMultilevel"/>
    <w:tmpl w:val="44027E82"/>
    <w:lvl w:ilvl="0" w:tplc="3AFC20B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0EE648DB"/>
    <w:multiLevelType w:val="hybridMultilevel"/>
    <w:tmpl w:val="3EFCCAD4"/>
    <w:lvl w:ilvl="0" w:tplc="04070001">
      <w:start w:val="1"/>
      <w:numFmt w:val="bullet"/>
      <w:lvlText w:val=""/>
      <w:lvlJc w:val="left"/>
      <w:pPr>
        <w:ind w:left="1117" w:hanging="360"/>
      </w:pPr>
      <w:rPr>
        <w:rFonts w:ascii="Symbol" w:hAnsi="Symbol"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38A21CB"/>
    <w:multiLevelType w:val="hybridMultilevel"/>
    <w:tmpl w:val="D4822806"/>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1566665"/>
    <w:multiLevelType w:val="hybridMultilevel"/>
    <w:tmpl w:val="D8E0CA6C"/>
    <w:lvl w:ilvl="0" w:tplc="08090003">
      <w:start w:val="1"/>
      <w:numFmt w:val="bullet"/>
      <w:lvlText w:val="o"/>
      <w:lvlJc w:val="left"/>
      <w:pPr>
        <w:ind w:left="1117" w:hanging="360"/>
      </w:pPr>
      <w:rPr>
        <w:rFonts w:ascii="Courier New" w:hAnsi="Courier New" w:cs="Courier New"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4"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5" w15:restartNumberingAfterBreak="0">
    <w:nsid w:val="339F0FD9"/>
    <w:multiLevelType w:val="hybridMultilevel"/>
    <w:tmpl w:val="336E7F0C"/>
    <w:lvl w:ilvl="0" w:tplc="D19E327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380E3580"/>
    <w:multiLevelType w:val="hybridMultilevel"/>
    <w:tmpl w:val="046E5790"/>
    <w:lvl w:ilvl="0" w:tplc="4A32F4C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C07279C"/>
    <w:multiLevelType w:val="hybridMultilevel"/>
    <w:tmpl w:val="F9F285B2"/>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3C27622C"/>
    <w:multiLevelType w:val="hybridMultilevel"/>
    <w:tmpl w:val="96AE03CC"/>
    <w:lvl w:ilvl="0" w:tplc="3F0ADA2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7FF3672"/>
    <w:multiLevelType w:val="hybridMultilevel"/>
    <w:tmpl w:val="574679AA"/>
    <w:lvl w:ilvl="0" w:tplc="4996531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490D4B7D"/>
    <w:multiLevelType w:val="hybridMultilevel"/>
    <w:tmpl w:val="883AA860"/>
    <w:lvl w:ilvl="0" w:tplc="04070001">
      <w:start w:val="1"/>
      <w:numFmt w:val="bullet"/>
      <w:lvlText w:val=""/>
      <w:lvlJc w:val="left"/>
      <w:pPr>
        <w:ind w:left="1068" w:hanging="360"/>
      </w:pPr>
      <w:rPr>
        <w:rFonts w:ascii="Symbol" w:hAnsi="Symbol" w:hint="default"/>
      </w:rPr>
    </w:lvl>
    <w:lvl w:ilvl="1" w:tplc="08090003">
      <w:start w:val="1"/>
      <w:numFmt w:val="bullet"/>
      <w:lvlText w:val="o"/>
      <w:lvlJc w:val="left"/>
      <w:pPr>
        <w:ind w:left="1788" w:hanging="360"/>
      </w:pPr>
      <w:rPr>
        <w:rFonts w:ascii="Courier New" w:hAnsi="Courier New" w:cs="Courier New" w:hint="default"/>
      </w:rPr>
    </w:lvl>
    <w:lvl w:ilvl="2" w:tplc="08090005">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5" w15:restartNumberingAfterBreak="0">
    <w:nsid w:val="4C9B291E"/>
    <w:multiLevelType w:val="hybridMultilevel"/>
    <w:tmpl w:val="68064EF8"/>
    <w:lvl w:ilvl="0" w:tplc="3EF4770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53314E00"/>
    <w:multiLevelType w:val="hybridMultilevel"/>
    <w:tmpl w:val="16C26AD0"/>
    <w:lvl w:ilvl="0" w:tplc="977AD0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53B16C4F"/>
    <w:multiLevelType w:val="hybridMultilevel"/>
    <w:tmpl w:val="A0F8EAB4"/>
    <w:lvl w:ilvl="0" w:tplc="90C2DAF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5EB03E50"/>
    <w:multiLevelType w:val="hybridMultilevel"/>
    <w:tmpl w:val="DD884546"/>
    <w:lvl w:ilvl="0" w:tplc="F074536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44"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5" w15:restartNumberingAfterBreak="0">
    <w:nsid w:val="735A2366"/>
    <w:multiLevelType w:val="hybridMultilevel"/>
    <w:tmpl w:val="07E4FED2"/>
    <w:lvl w:ilvl="0" w:tplc="B0C61FD2">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7"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D3D6B94"/>
    <w:multiLevelType w:val="hybridMultilevel"/>
    <w:tmpl w:val="6DA85948"/>
    <w:lvl w:ilvl="0" w:tplc="D25EFA5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46"/>
  </w:num>
  <w:num w:numId="14">
    <w:abstractNumId w:val="26"/>
  </w:num>
  <w:num w:numId="15">
    <w:abstractNumId w:val="36"/>
  </w:num>
  <w:num w:numId="16">
    <w:abstractNumId w:val="22"/>
  </w:num>
  <w:num w:numId="17">
    <w:abstractNumId w:val="41"/>
  </w:num>
  <w:num w:numId="18">
    <w:abstractNumId w:val="11"/>
  </w:num>
  <w:num w:numId="19">
    <w:abstractNumId w:val="29"/>
  </w:num>
  <w:num w:numId="20">
    <w:abstractNumId w:val="17"/>
  </w:num>
  <w:num w:numId="21">
    <w:abstractNumId w:val="38"/>
  </w:num>
  <w:num w:numId="22">
    <w:abstractNumId w:val="47"/>
  </w:num>
  <w:num w:numId="23">
    <w:abstractNumId w:val="44"/>
  </w:num>
  <w:num w:numId="24">
    <w:abstractNumId w:val="20"/>
  </w:num>
  <w:num w:numId="25">
    <w:abstractNumId w:val="32"/>
  </w:num>
  <w:num w:numId="26">
    <w:abstractNumId w:val="21"/>
  </w:num>
  <w:num w:numId="27">
    <w:abstractNumId w:val="28"/>
  </w:num>
  <w:num w:numId="28">
    <w:abstractNumId w:val="40"/>
  </w:num>
  <w:num w:numId="29">
    <w:abstractNumId w:val="39"/>
  </w:num>
  <w:num w:numId="30">
    <w:abstractNumId w:val="33"/>
  </w:num>
  <w:num w:numId="31">
    <w:abstractNumId w:val="27"/>
  </w:num>
  <w:num w:numId="32">
    <w:abstractNumId w:val="48"/>
  </w:num>
  <w:num w:numId="33">
    <w:abstractNumId w:val="42"/>
  </w:num>
  <w:num w:numId="34">
    <w:abstractNumId w:val="10"/>
  </w:num>
  <w:num w:numId="35">
    <w:abstractNumId w:val="31"/>
  </w:num>
  <w:num w:numId="36">
    <w:abstractNumId w:val="24"/>
  </w:num>
  <w:num w:numId="37">
    <w:abstractNumId w:val="18"/>
  </w:num>
  <w:num w:numId="38">
    <w:abstractNumId w:val="23"/>
  </w:num>
  <w:num w:numId="39">
    <w:abstractNumId w:val="14"/>
  </w:num>
  <w:num w:numId="40">
    <w:abstractNumId w:val="34"/>
  </w:num>
  <w:num w:numId="41">
    <w:abstractNumId w:val="30"/>
  </w:num>
  <w:num w:numId="42">
    <w:abstractNumId w:val="19"/>
  </w:num>
  <w:num w:numId="43">
    <w:abstractNumId w:val="43"/>
  </w:num>
  <w:num w:numId="44">
    <w:abstractNumId w:val="35"/>
  </w:num>
  <w:num w:numId="45">
    <w:abstractNumId w:val="45"/>
  </w:num>
  <w:num w:numId="46">
    <w:abstractNumId w:val="15"/>
  </w:num>
  <w:num w:numId="47">
    <w:abstractNumId w:val="12"/>
  </w:num>
  <w:num w:numId="48">
    <w:abstractNumId w:val="16"/>
  </w:num>
  <w:num w:numId="49">
    <w:abstractNumId w:val="2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2EAF"/>
    <w:rsid w:val="0000503C"/>
    <w:rsid w:val="0000725A"/>
    <w:rsid w:val="00010468"/>
    <w:rsid w:val="00010FB5"/>
    <w:rsid w:val="00011055"/>
    <w:rsid w:val="0001360C"/>
    <w:rsid w:val="00013FE7"/>
    <w:rsid w:val="000147EF"/>
    <w:rsid w:val="00014A62"/>
    <w:rsid w:val="00014C0A"/>
    <w:rsid w:val="0001647D"/>
    <w:rsid w:val="000164E3"/>
    <w:rsid w:val="000221F6"/>
    <w:rsid w:val="000224AC"/>
    <w:rsid w:val="00022D85"/>
    <w:rsid w:val="00023C15"/>
    <w:rsid w:val="00025801"/>
    <w:rsid w:val="000270B8"/>
    <w:rsid w:val="0003103D"/>
    <w:rsid w:val="00031B2E"/>
    <w:rsid w:val="0003331F"/>
    <w:rsid w:val="00033EBE"/>
    <w:rsid w:val="00037BFF"/>
    <w:rsid w:val="000407CE"/>
    <w:rsid w:val="0004280D"/>
    <w:rsid w:val="00044492"/>
    <w:rsid w:val="0004467D"/>
    <w:rsid w:val="00044D48"/>
    <w:rsid w:val="0004578D"/>
    <w:rsid w:val="00046DEB"/>
    <w:rsid w:val="0005097F"/>
    <w:rsid w:val="00052807"/>
    <w:rsid w:val="00053560"/>
    <w:rsid w:val="00053C8C"/>
    <w:rsid w:val="00054664"/>
    <w:rsid w:val="00055201"/>
    <w:rsid w:val="00056B25"/>
    <w:rsid w:val="0006177F"/>
    <w:rsid w:val="00063047"/>
    <w:rsid w:val="00064665"/>
    <w:rsid w:val="00066728"/>
    <w:rsid w:val="00067137"/>
    <w:rsid w:val="00070B8E"/>
    <w:rsid w:val="00071383"/>
    <w:rsid w:val="000718BA"/>
    <w:rsid w:val="00071AA3"/>
    <w:rsid w:val="00072231"/>
    <w:rsid w:val="000725FC"/>
    <w:rsid w:val="00074AC9"/>
    <w:rsid w:val="000757D9"/>
    <w:rsid w:val="00075BE6"/>
    <w:rsid w:val="00076CEF"/>
    <w:rsid w:val="00083922"/>
    <w:rsid w:val="000844AC"/>
    <w:rsid w:val="00091288"/>
    <w:rsid w:val="0009128D"/>
    <w:rsid w:val="00093FC8"/>
    <w:rsid w:val="000948AA"/>
    <w:rsid w:val="00094F0C"/>
    <w:rsid w:val="000951CC"/>
    <w:rsid w:val="000957A5"/>
    <w:rsid w:val="000A12BA"/>
    <w:rsid w:val="000A1DC3"/>
    <w:rsid w:val="000A1F60"/>
    <w:rsid w:val="000A4742"/>
    <w:rsid w:val="000A4A85"/>
    <w:rsid w:val="000A5FB6"/>
    <w:rsid w:val="000B1225"/>
    <w:rsid w:val="000B4D48"/>
    <w:rsid w:val="000B5682"/>
    <w:rsid w:val="000B578F"/>
    <w:rsid w:val="000C0EE8"/>
    <w:rsid w:val="000C205C"/>
    <w:rsid w:val="000C2977"/>
    <w:rsid w:val="000C5A71"/>
    <w:rsid w:val="000C6D11"/>
    <w:rsid w:val="000C6D6D"/>
    <w:rsid w:val="000C7B8F"/>
    <w:rsid w:val="000D1E45"/>
    <w:rsid w:val="000D5E15"/>
    <w:rsid w:val="000D66B5"/>
    <w:rsid w:val="000D7188"/>
    <w:rsid w:val="000E0AE8"/>
    <w:rsid w:val="000E314A"/>
    <w:rsid w:val="000E564E"/>
    <w:rsid w:val="000E6217"/>
    <w:rsid w:val="000E6647"/>
    <w:rsid w:val="000E7B94"/>
    <w:rsid w:val="000F0E90"/>
    <w:rsid w:val="000F0F93"/>
    <w:rsid w:val="000F161C"/>
    <w:rsid w:val="000F38C6"/>
    <w:rsid w:val="000F3D4D"/>
    <w:rsid w:val="000F415C"/>
    <w:rsid w:val="000F6008"/>
    <w:rsid w:val="000F72DB"/>
    <w:rsid w:val="000F7953"/>
    <w:rsid w:val="0010017B"/>
    <w:rsid w:val="00100839"/>
    <w:rsid w:val="00100EBB"/>
    <w:rsid w:val="00102CD8"/>
    <w:rsid w:val="00105A3F"/>
    <w:rsid w:val="00106681"/>
    <w:rsid w:val="00106F84"/>
    <w:rsid w:val="00107E51"/>
    <w:rsid w:val="00111646"/>
    <w:rsid w:val="00121436"/>
    <w:rsid w:val="00121872"/>
    <w:rsid w:val="00121E5F"/>
    <w:rsid w:val="00122EF7"/>
    <w:rsid w:val="00124083"/>
    <w:rsid w:val="00124BEF"/>
    <w:rsid w:val="00125895"/>
    <w:rsid w:val="00127172"/>
    <w:rsid w:val="0013110C"/>
    <w:rsid w:val="00132057"/>
    <w:rsid w:val="001329DF"/>
    <w:rsid w:val="00140886"/>
    <w:rsid w:val="001420B2"/>
    <w:rsid w:val="001424B9"/>
    <w:rsid w:val="00143B3D"/>
    <w:rsid w:val="00147522"/>
    <w:rsid w:val="00150890"/>
    <w:rsid w:val="00151F47"/>
    <w:rsid w:val="001525D2"/>
    <w:rsid w:val="00153555"/>
    <w:rsid w:val="001543D0"/>
    <w:rsid w:val="00155207"/>
    <w:rsid w:val="0015588A"/>
    <w:rsid w:val="0015666B"/>
    <w:rsid w:val="0015736F"/>
    <w:rsid w:val="001574FD"/>
    <w:rsid w:val="00165DE5"/>
    <w:rsid w:val="0016655C"/>
    <w:rsid w:val="0017004E"/>
    <w:rsid w:val="001730A3"/>
    <w:rsid w:val="001742F2"/>
    <w:rsid w:val="0017474D"/>
    <w:rsid w:val="001747F0"/>
    <w:rsid w:val="001770B3"/>
    <w:rsid w:val="00177D22"/>
    <w:rsid w:val="001811D7"/>
    <w:rsid w:val="00182C0F"/>
    <w:rsid w:val="00183FB0"/>
    <w:rsid w:val="0018454E"/>
    <w:rsid w:val="00185E43"/>
    <w:rsid w:val="00187D34"/>
    <w:rsid w:val="0019014D"/>
    <w:rsid w:val="00190FA1"/>
    <w:rsid w:val="00191995"/>
    <w:rsid w:val="00191F50"/>
    <w:rsid w:val="001920E1"/>
    <w:rsid w:val="001942BF"/>
    <w:rsid w:val="001946D9"/>
    <w:rsid w:val="001948F1"/>
    <w:rsid w:val="0019517F"/>
    <w:rsid w:val="0019678E"/>
    <w:rsid w:val="0019685B"/>
    <w:rsid w:val="001A0C3A"/>
    <w:rsid w:val="001A31E8"/>
    <w:rsid w:val="001A4536"/>
    <w:rsid w:val="001A53A1"/>
    <w:rsid w:val="001A5F0B"/>
    <w:rsid w:val="001A6C13"/>
    <w:rsid w:val="001B2BDE"/>
    <w:rsid w:val="001B2DA5"/>
    <w:rsid w:val="001B65C7"/>
    <w:rsid w:val="001B76E4"/>
    <w:rsid w:val="001B7AD4"/>
    <w:rsid w:val="001C0B40"/>
    <w:rsid w:val="001C156F"/>
    <w:rsid w:val="001C1B02"/>
    <w:rsid w:val="001C25EA"/>
    <w:rsid w:val="001C6AD4"/>
    <w:rsid w:val="001C7C46"/>
    <w:rsid w:val="001D00CF"/>
    <w:rsid w:val="001D104F"/>
    <w:rsid w:val="001D207C"/>
    <w:rsid w:val="001D2AE7"/>
    <w:rsid w:val="001E1A99"/>
    <w:rsid w:val="001E2266"/>
    <w:rsid w:val="001E250B"/>
    <w:rsid w:val="001E4183"/>
    <w:rsid w:val="001E4AFC"/>
    <w:rsid w:val="001E511A"/>
    <w:rsid w:val="001E7840"/>
    <w:rsid w:val="001F3F36"/>
    <w:rsid w:val="001F7018"/>
    <w:rsid w:val="00200250"/>
    <w:rsid w:val="002016BF"/>
    <w:rsid w:val="00202101"/>
    <w:rsid w:val="0020298D"/>
    <w:rsid w:val="002034A3"/>
    <w:rsid w:val="002044FE"/>
    <w:rsid w:val="00204A97"/>
    <w:rsid w:val="0020739A"/>
    <w:rsid w:val="00211754"/>
    <w:rsid w:val="00211858"/>
    <w:rsid w:val="002122F5"/>
    <w:rsid w:val="002126DA"/>
    <w:rsid w:val="00213D5C"/>
    <w:rsid w:val="0021457B"/>
    <w:rsid w:val="00216F3F"/>
    <w:rsid w:val="002212F1"/>
    <w:rsid w:val="002220C7"/>
    <w:rsid w:val="00224920"/>
    <w:rsid w:val="00225252"/>
    <w:rsid w:val="00225414"/>
    <w:rsid w:val="0022592C"/>
    <w:rsid w:val="002266FA"/>
    <w:rsid w:val="002269C4"/>
    <w:rsid w:val="00227D0C"/>
    <w:rsid w:val="00233892"/>
    <w:rsid w:val="00233B32"/>
    <w:rsid w:val="00234846"/>
    <w:rsid w:val="00235E04"/>
    <w:rsid w:val="00236749"/>
    <w:rsid w:val="0023687E"/>
    <w:rsid w:val="00237715"/>
    <w:rsid w:val="0024177E"/>
    <w:rsid w:val="00241A0D"/>
    <w:rsid w:val="00241EB8"/>
    <w:rsid w:val="00245CB5"/>
    <w:rsid w:val="0024673B"/>
    <w:rsid w:val="00246EB0"/>
    <w:rsid w:val="002476C1"/>
    <w:rsid w:val="002523D4"/>
    <w:rsid w:val="00252C96"/>
    <w:rsid w:val="00253F90"/>
    <w:rsid w:val="00254360"/>
    <w:rsid w:val="00254F9E"/>
    <w:rsid w:val="00260292"/>
    <w:rsid w:val="0026275B"/>
    <w:rsid w:val="00262852"/>
    <w:rsid w:val="0026342B"/>
    <w:rsid w:val="002637CE"/>
    <w:rsid w:val="00265407"/>
    <w:rsid w:val="002656C2"/>
    <w:rsid w:val="00265D10"/>
    <w:rsid w:val="00265FED"/>
    <w:rsid w:val="0026686D"/>
    <w:rsid w:val="002679AD"/>
    <w:rsid w:val="002710B9"/>
    <w:rsid w:val="00274489"/>
    <w:rsid w:val="002747E9"/>
    <w:rsid w:val="00274D16"/>
    <w:rsid w:val="00275EE6"/>
    <w:rsid w:val="00282EC4"/>
    <w:rsid w:val="00284219"/>
    <w:rsid w:val="002858DE"/>
    <w:rsid w:val="00286973"/>
    <w:rsid w:val="0029128C"/>
    <w:rsid w:val="002914F5"/>
    <w:rsid w:val="002916F1"/>
    <w:rsid w:val="002924D1"/>
    <w:rsid w:val="00295B32"/>
    <w:rsid w:val="00297412"/>
    <w:rsid w:val="00297ACF"/>
    <w:rsid w:val="002A05F9"/>
    <w:rsid w:val="002A173E"/>
    <w:rsid w:val="002A3CE6"/>
    <w:rsid w:val="002A3ED0"/>
    <w:rsid w:val="002A4595"/>
    <w:rsid w:val="002A5ADF"/>
    <w:rsid w:val="002B00D2"/>
    <w:rsid w:val="002B29A4"/>
    <w:rsid w:val="002B316B"/>
    <w:rsid w:val="002B3A81"/>
    <w:rsid w:val="002B436E"/>
    <w:rsid w:val="002B6266"/>
    <w:rsid w:val="002B6D43"/>
    <w:rsid w:val="002B7E95"/>
    <w:rsid w:val="002C00C3"/>
    <w:rsid w:val="002C1689"/>
    <w:rsid w:val="002C17A7"/>
    <w:rsid w:val="002C33A5"/>
    <w:rsid w:val="002C5764"/>
    <w:rsid w:val="002C66AA"/>
    <w:rsid w:val="002D03F9"/>
    <w:rsid w:val="002D31C0"/>
    <w:rsid w:val="002D5D50"/>
    <w:rsid w:val="002E1A94"/>
    <w:rsid w:val="002E2323"/>
    <w:rsid w:val="002E3BA1"/>
    <w:rsid w:val="002E497D"/>
    <w:rsid w:val="002E4F1D"/>
    <w:rsid w:val="002E51AB"/>
    <w:rsid w:val="002E7632"/>
    <w:rsid w:val="002F231F"/>
    <w:rsid w:val="002F2450"/>
    <w:rsid w:val="002F27E4"/>
    <w:rsid w:val="002F63A6"/>
    <w:rsid w:val="0030274B"/>
    <w:rsid w:val="00302999"/>
    <w:rsid w:val="0030355C"/>
    <w:rsid w:val="0030360A"/>
    <w:rsid w:val="00313245"/>
    <w:rsid w:val="003133C5"/>
    <w:rsid w:val="00314686"/>
    <w:rsid w:val="003156C9"/>
    <w:rsid w:val="003162BE"/>
    <w:rsid w:val="0031704E"/>
    <w:rsid w:val="00320AF4"/>
    <w:rsid w:val="00321680"/>
    <w:rsid w:val="00321B0C"/>
    <w:rsid w:val="00322C8B"/>
    <w:rsid w:val="00323E72"/>
    <w:rsid w:val="00325AD5"/>
    <w:rsid w:val="00330108"/>
    <w:rsid w:val="00331D41"/>
    <w:rsid w:val="003336EB"/>
    <w:rsid w:val="0033561D"/>
    <w:rsid w:val="00335E49"/>
    <w:rsid w:val="00335F9F"/>
    <w:rsid w:val="00336814"/>
    <w:rsid w:val="0033767F"/>
    <w:rsid w:val="00340220"/>
    <w:rsid w:val="00341269"/>
    <w:rsid w:val="00344C79"/>
    <w:rsid w:val="00346C6E"/>
    <w:rsid w:val="00347DB4"/>
    <w:rsid w:val="00347E55"/>
    <w:rsid w:val="00350337"/>
    <w:rsid w:val="00350DAC"/>
    <w:rsid w:val="00354205"/>
    <w:rsid w:val="00354F6E"/>
    <w:rsid w:val="00356A7A"/>
    <w:rsid w:val="003571B7"/>
    <w:rsid w:val="00362C3D"/>
    <w:rsid w:val="00364339"/>
    <w:rsid w:val="003703BD"/>
    <w:rsid w:val="003736C1"/>
    <w:rsid w:val="00377FF5"/>
    <w:rsid w:val="00381C64"/>
    <w:rsid w:val="0038393C"/>
    <w:rsid w:val="00384B9B"/>
    <w:rsid w:val="003854FA"/>
    <w:rsid w:val="00385FBA"/>
    <w:rsid w:val="00386C07"/>
    <w:rsid w:val="00387741"/>
    <w:rsid w:val="003929E1"/>
    <w:rsid w:val="00394CC7"/>
    <w:rsid w:val="003A1BDB"/>
    <w:rsid w:val="003A2F1A"/>
    <w:rsid w:val="003A3A89"/>
    <w:rsid w:val="003A4656"/>
    <w:rsid w:val="003A56B8"/>
    <w:rsid w:val="003A58C0"/>
    <w:rsid w:val="003B3347"/>
    <w:rsid w:val="003B4983"/>
    <w:rsid w:val="003C033B"/>
    <w:rsid w:val="003C14C3"/>
    <w:rsid w:val="003C2613"/>
    <w:rsid w:val="003C2A48"/>
    <w:rsid w:val="003C3011"/>
    <w:rsid w:val="003C3538"/>
    <w:rsid w:val="003C3D90"/>
    <w:rsid w:val="003C3E7A"/>
    <w:rsid w:val="003C5A8F"/>
    <w:rsid w:val="003C6F82"/>
    <w:rsid w:val="003C750E"/>
    <w:rsid w:val="003D294D"/>
    <w:rsid w:val="003D51FB"/>
    <w:rsid w:val="003D70DA"/>
    <w:rsid w:val="003D7D9C"/>
    <w:rsid w:val="003E0906"/>
    <w:rsid w:val="003E0F26"/>
    <w:rsid w:val="003E2967"/>
    <w:rsid w:val="003E5E23"/>
    <w:rsid w:val="003E773A"/>
    <w:rsid w:val="003E795C"/>
    <w:rsid w:val="003F0E09"/>
    <w:rsid w:val="003F154B"/>
    <w:rsid w:val="003F185E"/>
    <w:rsid w:val="003F2218"/>
    <w:rsid w:val="003F45CF"/>
    <w:rsid w:val="003F57D7"/>
    <w:rsid w:val="003F57DC"/>
    <w:rsid w:val="003F5D45"/>
    <w:rsid w:val="003F7202"/>
    <w:rsid w:val="00403A81"/>
    <w:rsid w:val="00403A98"/>
    <w:rsid w:val="00403BD3"/>
    <w:rsid w:val="004062E2"/>
    <w:rsid w:val="00407474"/>
    <w:rsid w:val="00407F3E"/>
    <w:rsid w:val="00411A49"/>
    <w:rsid w:val="00413F65"/>
    <w:rsid w:val="004162F3"/>
    <w:rsid w:val="004167DD"/>
    <w:rsid w:val="00416997"/>
    <w:rsid w:val="00421A2E"/>
    <w:rsid w:val="00421EE3"/>
    <w:rsid w:val="0042363D"/>
    <w:rsid w:val="00426052"/>
    <w:rsid w:val="00431C73"/>
    <w:rsid w:val="00431FD7"/>
    <w:rsid w:val="00432C18"/>
    <w:rsid w:val="00435058"/>
    <w:rsid w:val="00435A88"/>
    <w:rsid w:val="00440DC4"/>
    <w:rsid w:val="004413DE"/>
    <w:rsid w:val="004450B1"/>
    <w:rsid w:val="00446B9D"/>
    <w:rsid w:val="00450BC7"/>
    <w:rsid w:val="0045402E"/>
    <w:rsid w:val="004543EF"/>
    <w:rsid w:val="0045589D"/>
    <w:rsid w:val="00456B49"/>
    <w:rsid w:val="00456B85"/>
    <w:rsid w:val="004575CA"/>
    <w:rsid w:val="00461939"/>
    <w:rsid w:val="0046376F"/>
    <w:rsid w:val="00463799"/>
    <w:rsid w:val="0046383C"/>
    <w:rsid w:val="00464732"/>
    <w:rsid w:val="00465C58"/>
    <w:rsid w:val="004675E0"/>
    <w:rsid w:val="0046797B"/>
    <w:rsid w:val="004706BD"/>
    <w:rsid w:val="00470DED"/>
    <w:rsid w:val="004717DA"/>
    <w:rsid w:val="004718D7"/>
    <w:rsid w:val="00472293"/>
    <w:rsid w:val="004740C4"/>
    <w:rsid w:val="004753CA"/>
    <w:rsid w:val="0047635B"/>
    <w:rsid w:val="00477548"/>
    <w:rsid w:val="00483153"/>
    <w:rsid w:val="0048394C"/>
    <w:rsid w:val="00483EB0"/>
    <w:rsid w:val="00484836"/>
    <w:rsid w:val="00486A7F"/>
    <w:rsid w:val="004900E7"/>
    <w:rsid w:val="0049026F"/>
    <w:rsid w:val="00490DED"/>
    <w:rsid w:val="00492A6C"/>
    <w:rsid w:val="0049470A"/>
    <w:rsid w:val="00495EDF"/>
    <w:rsid w:val="00496468"/>
    <w:rsid w:val="00497D65"/>
    <w:rsid w:val="004A0C16"/>
    <w:rsid w:val="004A1465"/>
    <w:rsid w:val="004A146E"/>
    <w:rsid w:val="004A14BE"/>
    <w:rsid w:val="004A1608"/>
    <w:rsid w:val="004A16B5"/>
    <w:rsid w:val="004A3F63"/>
    <w:rsid w:val="004A40F6"/>
    <w:rsid w:val="004A6A81"/>
    <w:rsid w:val="004A71AE"/>
    <w:rsid w:val="004B034A"/>
    <w:rsid w:val="004B0621"/>
    <w:rsid w:val="004B1A2E"/>
    <w:rsid w:val="004B215F"/>
    <w:rsid w:val="004B52D6"/>
    <w:rsid w:val="004B5718"/>
    <w:rsid w:val="004C1C49"/>
    <w:rsid w:val="004C1F9A"/>
    <w:rsid w:val="004C34EF"/>
    <w:rsid w:val="004C72D7"/>
    <w:rsid w:val="004D0BA6"/>
    <w:rsid w:val="004D1002"/>
    <w:rsid w:val="004D450D"/>
    <w:rsid w:val="004D6AF3"/>
    <w:rsid w:val="004D72DB"/>
    <w:rsid w:val="004E0025"/>
    <w:rsid w:val="004E129C"/>
    <w:rsid w:val="004E1420"/>
    <w:rsid w:val="004E2D84"/>
    <w:rsid w:val="004E2EA0"/>
    <w:rsid w:val="004E3EB2"/>
    <w:rsid w:val="004E5186"/>
    <w:rsid w:val="004E5240"/>
    <w:rsid w:val="004E556A"/>
    <w:rsid w:val="004E5D0F"/>
    <w:rsid w:val="004E7E4C"/>
    <w:rsid w:val="004F0975"/>
    <w:rsid w:val="004F0DAE"/>
    <w:rsid w:val="004F1E96"/>
    <w:rsid w:val="004F39B3"/>
    <w:rsid w:val="004F48AB"/>
    <w:rsid w:val="004F52A0"/>
    <w:rsid w:val="004F6F00"/>
    <w:rsid w:val="00500B0A"/>
    <w:rsid w:val="00500C9F"/>
    <w:rsid w:val="00500E8A"/>
    <w:rsid w:val="0050112B"/>
    <w:rsid w:val="00501BDE"/>
    <w:rsid w:val="00501BF1"/>
    <w:rsid w:val="0050219F"/>
    <w:rsid w:val="00502ECE"/>
    <w:rsid w:val="00503FAD"/>
    <w:rsid w:val="00504069"/>
    <w:rsid w:val="005135A0"/>
    <w:rsid w:val="00513B11"/>
    <w:rsid w:val="005146A2"/>
    <w:rsid w:val="005148AD"/>
    <w:rsid w:val="00516627"/>
    <w:rsid w:val="00517720"/>
    <w:rsid w:val="0051781A"/>
    <w:rsid w:val="00522085"/>
    <w:rsid w:val="00522182"/>
    <w:rsid w:val="00522810"/>
    <w:rsid w:val="0052358D"/>
    <w:rsid w:val="0052372F"/>
    <w:rsid w:val="00523D0C"/>
    <w:rsid w:val="005249EB"/>
    <w:rsid w:val="005253B8"/>
    <w:rsid w:val="0052708D"/>
    <w:rsid w:val="00530FBC"/>
    <w:rsid w:val="00533A90"/>
    <w:rsid w:val="00533C3F"/>
    <w:rsid w:val="00534332"/>
    <w:rsid w:val="005361B8"/>
    <w:rsid w:val="00536294"/>
    <w:rsid w:val="00536E08"/>
    <w:rsid w:val="0053781E"/>
    <w:rsid w:val="00540556"/>
    <w:rsid w:val="0054069F"/>
    <w:rsid w:val="005435DF"/>
    <w:rsid w:val="005436FB"/>
    <w:rsid w:val="00551FC2"/>
    <w:rsid w:val="005529CF"/>
    <w:rsid w:val="00555D23"/>
    <w:rsid w:val="00557E8E"/>
    <w:rsid w:val="005616D0"/>
    <w:rsid w:val="00561E4B"/>
    <w:rsid w:val="00563240"/>
    <w:rsid w:val="0056447F"/>
    <w:rsid w:val="0056611E"/>
    <w:rsid w:val="00566560"/>
    <w:rsid w:val="0057070B"/>
    <w:rsid w:val="005707F3"/>
    <w:rsid w:val="00570F4D"/>
    <w:rsid w:val="00571D0D"/>
    <w:rsid w:val="0057378C"/>
    <w:rsid w:val="00576F15"/>
    <w:rsid w:val="00580BF7"/>
    <w:rsid w:val="0058123C"/>
    <w:rsid w:val="005826B7"/>
    <w:rsid w:val="0058300C"/>
    <w:rsid w:val="00584E88"/>
    <w:rsid w:val="00585A78"/>
    <w:rsid w:val="00586EEB"/>
    <w:rsid w:val="00587AB3"/>
    <w:rsid w:val="00593CE0"/>
    <w:rsid w:val="00594192"/>
    <w:rsid w:val="00595925"/>
    <w:rsid w:val="00596516"/>
    <w:rsid w:val="005A2089"/>
    <w:rsid w:val="005A5A5A"/>
    <w:rsid w:val="005A5FE7"/>
    <w:rsid w:val="005A6E9D"/>
    <w:rsid w:val="005B1216"/>
    <w:rsid w:val="005B1DCB"/>
    <w:rsid w:val="005B2357"/>
    <w:rsid w:val="005B25AD"/>
    <w:rsid w:val="005B431A"/>
    <w:rsid w:val="005B4B66"/>
    <w:rsid w:val="005B5ADC"/>
    <w:rsid w:val="005B5BF9"/>
    <w:rsid w:val="005B5DE4"/>
    <w:rsid w:val="005B669E"/>
    <w:rsid w:val="005C0828"/>
    <w:rsid w:val="005C1EBD"/>
    <w:rsid w:val="005C1FDC"/>
    <w:rsid w:val="005C20AB"/>
    <w:rsid w:val="005C3501"/>
    <w:rsid w:val="005C37E6"/>
    <w:rsid w:val="005C39C0"/>
    <w:rsid w:val="005C5EF1"/>
    <w:rsid w:val="005C7C1C"/>
    <w:rsid w:val="005D451D"/>
    <w:rsid w:val="005D65AC"/>
    <w:rsid w:val="005E0541"/>
    <w:rsid w:val="005E0B8C"/>
    <w:rsid w:val="005E0CD9"/>
    <w:rsid w:val="005E2585"/>
    <w:rsid w:val="005E3F17"/>
    <w:rsid w:val="005E62A1"/>
    <w:rsid w:val="005E660C"/>
    <w:rsid w:val="005E7B24"/>
    <w:rsid w:val="005E7B51"/>
    <w:rsid w:val="005F317F"/>
    <w:rsid w:val="005F37C2"/>
    <w:rsid w:val="006051CE"/>
    <w:rsid w:val="0060695C"/>
    <w:rsid w:val="00606C04"/>
    <w:rsid w:val="006117B4"/>
    <w:rsid w:val="00611DCC"/>
    <w:rsid w:val="0061572C"/>
    <w:rsid w:val="00616284"/>
    <w:rsid w:val="00616D61"/>
    <w:rsid w:val="00617280"/>
    <w:rsid w:val="00620186"/>
    <w:rsid w:val="006204D1"/>
    <w:rsid w:val="00623906"/>
    <w:rsid w:val="00624A00"/>
    <w:rsid w:val="00625E16"/>
    <w:rsid w:val="00626475"/>
    <w:rsid w:val="00631B45"/>
    <w:rsid w:val="00633F3C"/>
    <w:rsid w:val="00635B21"/>
    <w:rsid w:val="0063664D"/>
    <w:rsid w:val="0063710D"/>
    <w:rsid w:val="006408E1"/>
    <w:rsid w:val="0064138F"/>
    <w:rsid w:val="00645174"/>
    <w:rsid w:val="00647B77"/>
    <w:rsid w:val="00647F66"/>
    <w:rsid w:val="00650445"/>
    <w:rsid w:val="00650E18"/>
    <w:rsid w:val="006511FF"/>
    <w:rsid w:val="0065222C"/>
    <w:rsid w:val="00652544"/>
    <w:rsid w:val="0065329E"/>
    <w:rsid w:val="00653D76"/>
    <w:rsid w:val="00654C09"/>
    <w:rsid w:val="0065668E"/>
    <w:rsid w:val="00662EC6"/>
    <w:rsid w:val="00670681"/>
    <w:rsid w:val="0067178B"/>
    <w:rsid w:val="00671D1A"/>
    <w:rsid w:val="006734A5"/>
    <w:rsid w:val="006734C0"/>
    <w:rsid w:val="00674766"/>
    <w:rsid w:val="00676652"/>
    <w:rsid w:val="00676DFD"/>
    <w:rsid w:val="00676F3C"/>
    <w:rsid w:val="0068145C"/>
    <w:rsid w:val="00684AFB"/>
    <w:rsid w:val="00685D03"/>
    <w:rsid w:val="00686905"/>
    <w:rsid w:val="00687B85"/>
    <w:rsid w:val="006917B7"/>
    <w:rsid w:val="0069328D"/>
    <w:rsid w:val="006944C6"/>
    <w:rsid w:val="00694B7B"/>
    <w:rsid w:val="00696354"/>
    <w:rsid w:val="006A0751"/>
    <w:rsid w:val="006A31AD"/>
    <w:rsid w:val="006A398A"/>
    <w:rsid w:val="006A5319"/>
    <w:rsid w:val="006A5470"/>
    <w:rsid w:val="006A5687"/>
    <w:rsid w:val="006B021D"/>
    <w:rsid w:val="006B077A"/>
    <w:rsid w:val="006B0C23"/>
    <w:rsid w:val="006B0EF3"/>
    <w:rsid w:val="006B188F"/>
    <w:rsid w:val="006B26A0"/>
    <w:rsid w:val="006B5E98"/>
    <w:rsid w:val="006B660C"/>
    <w:rsid w:val="006B66A5"/>
    <w:rsid w:val="006C202E"/>
    <w:rsid w:val="006C20F6"/>
    <w:rsid w:val="006C30D3"/>
    <w:rsid w:val="006C3654"/>
    <w:rsid w:val="006C3B71"/>
    <w:rsid w:val="006C7CC5"/>
    <w:rsid w:val="006C7FB4"/>
    <w:rsid w:val="006D22BA"/>
    <w:rsid w:val="006D485A"/>
    <w:rsid w:val="006D72E4"/>
    <w:rsid w:val="006D75CF"/>
    <w:rsid w:val="006E089C"/>
    <w:rsid w:val="006E247A"/>
    <w:rsid w:val="006E3B6B"/>
    <w:rsid w:val="006E3D98"/>
    <w:rsid w:val="006E4E0D"/>
    <w:rsid w:val="006E5615"/>
    <w:rsid w:val="006E5C7E"/>
    <w:rsid w:val="006E6F9A"/>
    <w:rsid w:val="006F1007"/>
    <w:rsid w:val="006F49B0"/>
    <w:rsid w:val="006F4CDB"/>
    <w:rsid w:val="006F5330"/>
    <w:rsid w:val="006F635B"/>
    <w:rsid w:val="0070043A"/>
    <w:rsid w:val="007008AA"/>
    <w:rsid w:val="00700BF6"/>
    <w:rsid w:val="00702F39"/>
    <w:rsid w:val="00704C43"/>
    <w:rsid w:val="00705306"/>
    <w:rsid w:val="007054EA"/>
    <w:rsid w:val="00707398"/>
    <w:rsid w:val="007076D4"/>
    <w:rsid w:val="00712435"/>
    <w:rsid w:val="00712E6A"/>
    <w:rsid w:val="00712E71"/>
    <w:rsid w:val="007133C7"/>
    <w:rsid w:val="007145DA"/>
    <w:rsid w:val="0071598B"/>
    <w:rsid w:val="00716327"/>
    <w:rsid w:val="00717EB5"/>
    <w:rsid w:val="00720A41"/>
    <w:rsid w:val="00721079"/>
    <w:rsid w:val="007227CC"/>
    <w:rsid w:val="00723AB2"/>
    <w:rsid w:val="007250AB"/>
    <w:rsid w:val="007311D1"/>
    <w:rsid w:val="00732AF2"/>
    <w:rsid w:val="00732AF8"/>
    <w:rsid w:val="00735FAE"/>
    <w:rsid w:val="00736472"/>
    <w:rsid w:val="007405DB"/>
    <w:rsid w:val="00741383"/>
    <w:rsid w:val="00743754"/>
    <w:rsid w:val="007437AD"/>
    <w:rsid w:val="00745967"/>
    <w:rsid w:val="007513F3"/>
    <w:rsid w:val="00752271"/>
    <w:rsid w:val="00752AD3"/>
    <w:rsid w:val="007532A9"/>
    <w:rsid w:val="00753820"/>
    <w:rsid w:val="00753A3F"/>
    <w:rsid w:val="00754394"/>
    <w:rsid w:val="007548F3"/>
    <w:rsid w:val="007553D4"/>
    <w:rsid w:val="00755C46"/>
    <w:rsid w:val="00756455"/>
    <w:rsid w:val="00756D6B"/>
    <w:rsid w:val="007572B1"/>
    <w:rsid w:val="00760407"/>
    <w:rsid w:val="0076298D"/>
    <w:rsid w:val="00763435"/>
    <w:rsid w:val="00767F8D"/>
    <w:rsid w:val="007702B9"/>
    <w:rsid w:val="00770427"/>
    <w:rsid w:val="007743A0"/>
    <w:rsid w:val="007752D3"/>
    <w:rsid w:val="007773A8"/>
    <w:rsid w:val="00785181"/>
    <w:rsid w:val="00785EA7"/>
    <w:rsid w:val="00790511"/>
    <w:rsid w:val="00792057"/>
    <w:rsid w:val="007929F0"/>
    <w:rsid w:val="00793B4A"/>
    <w:rsid w:val="00793C70"/>
    <w:rsid w:val="0079437B"/>
    <w:rsid w:val="00794D00"/>
    <w:rsid w:val="00797CE6"/>
    <w:rsid w:val="007A124F"/>
    <w:rsid w:val="007A1F09"/>
    <w:rsid w:val="007A4B1C"/>
    <w:rsid w:val="007A5533"/>
    <w:rsid w:val="007A55EC"/>
    <w:rsid w:val="007A5C60"/>
    <w:rsid w:val="007A698F"/>
    <w:rsid w:val="007A7036"/>
    <w:rsid w:val="007A7EBF"/>
    <w:rsid w:val="007B1660"/>
    <w:rsid w:val="007B29A8"/>
    <w:rsid w:val="007B45AA"/>
    <w:rsid w:val="007B6C93"/>
    <w:rsid w:val="007C0C6D"/>
    <w:rsid w:val="007C0DD9"/>
    <w:rsid w:val="007C11DB"/>
    <w:rsid w:val="007C4886"/>
    <w:rsid w:val="007C60FB"/>
    <w:rsid w:val="007C63B6"/>
    <w:rsid w:val="007C6BDF"/>
    <w:rsid w:val="007C6DA9"/>
    <w:rsid w:val="007C758A"/>
    <w:rsid w:val="007D368B"/>
    <w:rsid w:val="007D3C27"/>
    <w:rsid w:val="007D4681"/>
    <w:rsid w:val="007E080F"/>
    <w:rsid w:val="007E1A86"/>
    <w:rsid w:val="007E62FB"/>
    <w:rsid w:val="007E6449"/>
    <w:rsid w:val="007F134B"/>
    <w:rsid w:val="007F2325"/>
    <w:rsid w:val="007F42E9"/>
    <w:rsid w:val="007F439A"/>
    <w:rsid w:val="007F44C6"/>
    <w:rsid w:val="007F70D0"/>
    <w:rsid w:val="008029E3"/>
    <w:rsid w:val="00802DCD"/>
    <w:rsid w:val="00803570"/>
    <w:rsid w:val="0080538D"/>
    <w:rsid w:val="00806B03"/>
    <w:rsid w:val="00806CA3"/>
    <w:rsid w:val="008078A3"/>
    <w:rsid w:val="00810446"/>
    <w:rsid w:val="008110A4"/>
    <w:rsid w:val="00812597"/>
    <w:rsid w:val="008136B3"/>
    <w:rsid w:val="00814B7F"/>
    <w:rsid w:val="00814E97"/>
    <w:rsid w:val="0081547B"/>
    <w:rsid w:val="00816876"/>
    <w:rsid w:val="00816D98"/>
    <w:rsid w:val="0081774D"/>
    <w:rsid w:val="00820351"/>
    <w:rsid w:val="00821AB4"/>
    <w:rsid w:val="008229AE"/>
    <w:rsid w:val="008235E2"/>
    <w:rsid w:val="008250B5"/>
    <w:rsid w:val="008275EE"/>
    <w:rsid w:val="008311E5"/>
    <w:rsid w:val="008318DA"/>
    <w:rsid w:val="0083319A"/>
    <w:rsid w:val="008336CD"/>
    <w:rsid w:val="00840FC4"/>
    <w:rsid w:val="00841A1C"/>
    <w:rsid w:val="008445B3"/>
    <w:rsid w:val="008465EF"/>
    <w:rsid w:val="0084673C"/>
    <w:rsid w:val="00851CC4"/>
    <w:rsid w:val="00852690"/>
    <w:rsid w:val="008535AB"/>
    <w:rsid w:val="00854383"/>
    <w:rsid w:val="00855FAC"/>
    <w:rsid w:val="0085648E"/>
    <w:rsid w:val="00856F8F"/>
    <w:rsid w:val="00857621"/>
    <w:rsid w:val="008606D5"/>
    <w:rsid w:val="00862805"/>
    <w:rsid w:val="0086408F"/>
    <w:rsid w:val="00865B24"/>
    <w:rsid w:val="00865E46"/>
    <w:rsid w:val="00866342"/>
    <w:rsid w:val="00866344"/>
    <w:rsid w:val="00867682"/>
    <w:rsid w:val="00870570"/>
    <w:rsid w:val="008715D2"/>
    <w:rsid w:val="00872707"/>
    <w:rsid w:val="00872A15"/>
    <w:rsid w:val="00873B3B"/>
    <w:rsid w:val="00874EB5"/>
    <w:rsid w:val="00876271"/>
    <w:rsid w:val="008764ED"/>
    <w:rsid w:val="00876624"/>
    <w:rsid w:val="00880416"/>
    <w:rsid w:val="00880B22"/>
    <w:rsid w:val="00881286"/>
    <w:rsid w:val="00881848"/>
    <w:rsid w:val="00882DAB"/>
    <w:rsid w:val="00884A06"/>
    <w:rsid w:val="00884A5C"/>
    <w:rsid w:val="00886A74"/>
    <w:rsid w:val="008873E3"/>
    <w:rsid w:val="0088759E"/>
    <w:rsid w:val="00891A9C"/>
    <w:rsid w:val="0089265E"/>
    <w:rsid w:val="008926C9"/>
    <w:rsid w:val="00892E6F"/>
    <w:rsid w:val="00893369"/>
    <w:rsid w:val="008942BC"/>
    <w:rsid w:val="00894BD7"/>
    <w:rsid w:val="00894D23"/>
    <w:rsid w:val="008969B3"/>
    <w:rsid w:val="00896A45"/>
    <w:rsid w:val="008A07FC"/>
    <w:rsid w:val="008A153F"/>
    <w:rsid w:val="008A237E"/>
    <w:rsid w:val="008A25E6"/>
    <w:rsid w:val="008A462C"/>
    <w:rsid w:val="008A4A7A"/>
    <w:rsid w:val="008A4AC6"/>
    <w:rsid w:val="008A5B62"/>
    <w:rsid w:val="008A5BEA"/>
    <w:rsid w:val="008A7F39"/>
    <w:rsid w:val="008B0A99"/>
    <w:rsid w:val="008B5815"/>
    <w:rsid w:val="008B60DE"/>
    <w:rsid w:val="008B671C"/>
    <w:rsid w:val="008B6E4A"/>
    <w:rsid w:val="008B6F0D"/>
    <w:rsid w:val="008C3EC5"/>
    <w:rsid w:val="008C78E2"/>
    <w:rsid w:val="008C7CDC"/>
    <w:rsid w:val="008C7D13"/>
    <w:rsid w:val="008D333A"/>
    <w:rsid w:val="008D4111"/>
    <w:rsid w:val="008D41AA"/>
    <w:rsid w:val="008D6E6A"/>
    <w:rsid w:val="008E13CC"/>
    <w:rsid w:val="008E2514"/>
    <w:rsid w:val="008E36B7"/>
    <w:rsid w:val="008E6232"/>
    <w:rsid w:val="008E6770"/>
    <w:rsid w:val="008E7152"/>
    <w:rsid w:val="008F16C6"/>
    <w:rsid w:val="008F3378"/>
    <w:rsid w:val="008F39F5"/>
    <w:rsid w:val="008F3BF5"/>
    <w:rsid w:val="00901583"/>
    <w:rsid w:val="00902229"/>
    <w:rsid w:val="00905823"/>
    <w:rsid w:val="009070C4"/>
    <w:rsid w:val="009139FF"/>
    <w:rsid w:val="009145A3"/>
    <w:rsid w:val="0091691D"/>
    <w:rsid w:val="009170FF"/>
    <w:rsid w:val="0092003D"/>
    <w:rsid w:val="009203BD"/>
    <w:rsid w:val="00923048"/>
    <w:rsid w:val="009258C7"/>
    <w:rsid w:val="00925AEA"/>
    <w:rsid w:val="00925BD5"/>
    <w:rsid w:val="00925BF6"/>
    <w:rsid w:val="00925C5C"/>
    <w:rsid w:val="0092606C"/>
    <w:rsid w:val="009264F0"/>
    <w:rsid w:val="0092772C"/>
    <w:rsid w:val="00930661"/>
    <w:rsid w:val="00930E3B"/>
    <w:rsid w:val="00931C5F"/>
    <w:rsid w:val="009372C3"/>
    <w:rsid w:val="00937699"/>
    <w:rsid w:val="0094192B"/>
    <w:rsid w:val="00943915"/>
    <w:rsid w:val="00943A83"/>
    <w:rsid w:val="0094436A"/>
    <w:rsid w:val="009445CE"/>
    <w:rsid w:val="00945DE7"/>
    <w:rsid w:val="00945E50"/>
    <w:rsid w:val="00946F4C"/>
    <w:rsid w:val="0095012C"/>
    <w:rsid w:val="00950ABB"/>
    <w:rsid w:val="00953667"/>
    <w:rsid w:val="00954502"/>
    <w:rsid w:val="00955B1E"/>
    <w:rsid w:val="00956B73"/>
    <w:rsid w:val="00957E30"/>
    <w:rsid w:val="009604F4"/>
    <w:rsid w:val="00962B24"/>
    <w:rsid w:val="009631B5"/>
    <w:rsid w:val="009635A1"/>
    <w:rsid w:val="009646B0"/>
    <w:rsid w:val="00964D36"/>
    <w:rsid w:val="009652CF"/>
    <w:rsid w:val="00966B41"/>
    <w:rsid w:val="00967463"/>
    <w:rsid w:val="009708AA"/>
    <w:rsid w:val="00973B00"/>
    <w:rsid w:val="0097567A"/>
    <w:rsid w:val="00976C97"/>
    <w:rsid w:val="00977BAB"/>
    <w:rsid w:val="00983B10"/>
    <w:rsid w:val="0098573D"/>
    <w:rsid w:val="00986280"/>
    <w:rsid w:val="00986465"/>
    <w:rsid w:val="00986903"/>
    <w:rsid w:val="0099018B"/>
    <w:rsid w:val="00991464"/>
    <w:rsid w:val="00992AB8"/>
    <w:rsid w:val="00992BF6"/>
    <w:rsid w:val="0099744D"/>
    <w:rsid w:val="009A0603"/>
    <w:rsid w:val="009A298E"/>
    <w:rsid w:val="009A2C85"/>
    <w:rsid w:val="009A376D"/>
    <w:rsid w:val="009A5EC5"/>
    <w:rsid w:val="009A6082"/>
    <w:rsid w:val="009A69C8"/>
    <w:rsid w:val="009A6B3E"/>
    <w:rsid w:val="009B20CB"/>
    <w:rsid w:val="009B31D0"/>
    <w:rsid w:val="009B4625"/>
    <w:rsid w:val="009B558C"/>
    <w:rsid w:val="009B5C1C"/>
    <w:rsid w:val="009B5F44"/>
    <w:rsid w:val="009B640E"/>
    <w:rsid w:val="009B7D85"/>
    <w:rsid w:val="009C0B55"/>
    <w:rsid w:val="009C10CD"/>
    <w:rsid w:val="009C219C"/>
    <w:rsid w:val="009C2DAF"/>
    <w:rsid w:val="009C3DD4"/>
    <w:rsid w:val="009C46B5"/>
    <w:rsid w:val="009C4FE4"/>
    <w:rsid w:val="009C51E2"/>
    <w:rsid w:val="009C6668"/>
    <w:rsid w:val="009C7AAE"/>
    <w:rsid w:val="009D0716"/>
    <w:rsid w:val="009D205C"/>
    <w:rsid w:val="009D26E4"/>
    <w:rsid w:val="009D26ED"/>
    <w:rsid w:val="009D2AD4"/>
    <w:rsid w:val="009D3311"/>
    <w:rsid w:val="009D3BCC"/>
    <w:rsid w:val="009D496A"/>
    <w:rsid w:val="009D5586"/>
    <w:rsid w:val="009D5B18"/>
    <w:rsid w:val="009D689E"/>
    <w:rsid w:val="009E22F8"/>
    <w:rsid w:val="009E3E36"/>
    <w:rsid w:val="009F00E1"/>
    <w:rsid w:val="009F0BC0"/>
    <w:rsid w:val="009F1103"/>
    <w:rsid w:val="009F3B77"/>
    <w:rsid w:val="009F3E31"/>
    <w:rsid w:val="009F458A"/>
    <w:rsid w:val="009F6887"/>
    <w:rsid w:val="009F7E49"/>
    <w:rsid w:val="00A00CD6"/>
    <w:rsid w:val="00A00EE1"/>
    <w:rsid w:val="00A010FC"/>
    <w:rsid w:val="00A036EC"/>
    <w:rsid w:val="00A1098A"/>
    <w:rsid w:val="00A10DF5"/>
    <w:rsid w:val="00A12BED"/>
    <w:rsid w:val="00A13C7E"/>
    <w:rsid w:val="00A148B2"/>
    <w:rsid w:val="00A16624"/>
    <w:rsid w:val="00A21E3C"/>
    <w:rsid w:val="00A22235"/>
    <w:rsid w:val="00A232BB"/>
    <w:rsid w:val="00A234E8"/>
    <w:rsid w:val="00A23A28"/>
    <w:rsid w:val="00A2640B"/>
    <w:rsid w:val="00A266C9"/>
    <w:rsid w:val="00A31634"/>
    <w:rsid w:val="00A32DAC"/>
    <w:rsid w:val="00A33166"/>
    <w:rsid w:val="00A350E7"/>
    <w:rsid w:val="00A413A5"/>
    <w:rsid w:val="00A4193D"/>
    <w:rsid w:val="00A41BB7"/>
    <w:rsid w:val="00A41D7E"/>
    <w:rsid w:val="00A4328F"/>
    <w:rsid w:val="00A43BD7"/>
    <w:rsid w:val="00A4492F"/>
    <w:rsid w:val="00A460F5"/>
    <w:rsid w:val="00A472AF"/>
    <w:rsid w:val="00A5125C"/>
    <w:rsid w:val="00A51A36"/>
    <w:rsid w:val="00A5211F"/>
    <w:rsid w:val="00A53B79"/>
    <w:rsid w:val="00A53ECA"/>
    <w:rsid w:val="00A54A7C"/>
    <w:rsid w:val="00A55BA1"/>
    <w:rsid w:val="00A55EE2"/>
    <w:rsid w:val="00A57A94"/>
    <w:rsid w:val="00A603D3"/>
    <w:rsid w:val="00A6200A"/>
    <w:rsid w:val="00A6221F"/>
    <w:rsid w:val="00A654F8"/>
    <w:rsid w:val="00A657CC"/>
    <w:rsid w:val="00A66285"/>
    <w:rsid w:val="00A70282"/>
    <w:rsid w:val="00A71899"/>
    <w:rsid w:val="00A729E2"/>
    <w:rsid w:val="00A74FEB"/>
    <w:rsid w:val="00A755A0"/>
    <w:rsid w:val="00A755B5"/>
    <w:rsid w:val="00A7591A"/>
    <w:rsid w:val="00A75FF9"/>
    <w:rsid w:val="00A7797A"/>
    <w:rsid w:val="00A8028C"/>
    <w:rsid w:val="00A83023"/>
    <w:rsid w:val="00A83233"/>
    <w:rsid w:val="00A834A0"/>
    <w:rsid w:val="00A86789"/>
    <w:rsid w:val="00A874B1"/>
    <w:rsid w:val="00A87524"/>
    <w:rsid w:val="00A87F8F"/>
    <w:rsid w:val="00A907EB"/>
    <w:rsid w:val="00A91737"/>
    <w:rsid w:val="00A91CDC"/>
    <w:rsid w:val="00A9201B"/>
    <w:rsid w:val="00A92214"/>
    <w:rsid w:val="00A923DF"/>
    <w:rsid w:val="00A94A76"/>
    <w:rsid w:val="00A97025"/>
    <w:rsid w:val="00A9760C"/>
    <w:rsid w:val="00A97971"/>
    <w:rsid w:val="00AA0E3E"/>
    <w:rsid w:val="00AA30BA"/>
    <w:rsid w:val="00AA4990"/>
    <w:rsid w:val="00AA51EE"/>
    <w:rsid w:val="00AA5800"/>
    <w:rsid w:val="00AA6492"/>
    <w:rsid w:val="00AA6AAB"/>
    <w:rsid w:val="00AB6BDC"/>
    <w:rsid w:val="00AC24A3"/>
    <w:rsid w:val="00AC3BD4"/>
    <w:rsid w:val="00AC3F1C"/>
    <w:rsid w:val="00AC5E4A"/>
    <w:rsid w:val="00AC6947"/>
    <w:rsid w:val="00AD158F"/>
    <w:rsid w:val="00AD4AA5"/>
    <w:rsid w:val="00AD574B"/>
    <w:rsid w:val="00AE09A9"/>
    <w:rsid w:val="00AE2117"/>
    <w:rsid w:val="00AE2604"/>
    <w:rsid w:val="00AE3909"/>
    <w:rsid w:val="00AE4A51"/>
    <w:rsid w:val="00AE4BE8"/>
    <w:rsid w:val="00AE5DAB"/>
    <w:rsid w:val="00AE5E9C"/>
    <w:rsid w:val="00AE628D"/>
    <w:rsid w:val="00AE6FF0"/>
    <w:rsid w:val="00AF0363"/>
    <w:rsid w:val="00AF0401"/>
    <w:rsid w:val="00AF08A7"/>
    <w:rsid w:val="00AF2131"/>
    <w:rsid w:val="00AF2D7B"/>
    <w:rsid w:val="00AF591C"/>
    <w:rsid w:val="00AF704C"/>
    <w:rsid w:val="00AF79D3"/>
    <w:rsid w:val="00B005CA"/>
    <w:rsid w:val="00B00C61"/>
    <w:rsid w:val="00B01D7B"/>
    <w:rsid w:val="00B021AD"/>
    <w:rsid w:val="00B027F1"/>
    <w:rsid w:val="00B038AA"/>
    <w:rsid w:val="00B04DC4"/>
    <w:rsid w:val="00B05C23"/>
    <w:rsid w:val="00B0678B"/>
    <w:rsid w:val="00B07AC2"/>
    <w:rsid w:val="00B1186B"/>
    <w:rsid w:val="00B12379"/>
    <w:rsid w:val="00B1249B"/>
    <w:rsid w:val="00B12825"/>
    <w:rsid w:val="00B13200"/>
    <w:rsid w:val="00B13BED"/>
    <w:rsid w:val="00B14238"/>
    <w:rsid w:val="00B22A69"/>
    <w:rsid w:val="00B24032"/>
    <w:rsid w:val="00B25193"/>
    <w:rsid w:val="00B2540D"/>
    <w:rsid w:val="00B25B6B"/>
    <w:rsid w:val="00B25C1F"/>
    <w:rsid w:val="00B26322"/>
    <w:rsid w:val="00B31C26"/>
    <w:rsid w:val="00B33429"/>
    <w:rsid w:val="00B34D14"/>
    <w:rsid w:val="00B34EF5"/>
    <w:rsid w:val="00B40B67"/>
    <w:rsid w:val="00B40D66"/>
    <w:rsid w:val="00B4318A"/>
    <w:rsid w:val="00B43427"/>
    <w:rsid w:val="00B43B31"/>
    <w:rsid w:val="00B44964"/>
    <w:rsid w:val="00B455EF"/>
    <w:rsid w:val="00B46A72"/>
    <w:rsid w:val="00B46F00"/>
    <w:rsid w:val="00B50566"/>
    <w:rsid w:val="00B52449"/>
    <w:rsid w:val="00B54405"/>
    <w:rsid w:val="00B54959"/>
    <w:rsid w:val="00B55912"/>
    <w:rsid w:val="00B55F8D"/>
    <w:rsid w:val="00B61E04"/>
    <w:rsid w:val="00B6218F"/>
    <w:rsid w:val="00B6467B"/>
    <w:rsid w:val="00B646D8"/>
    <w:rsid w:val="00B6471E"/>
    <w:rsid w:val="00B65C9F"/>
    <w:rsid w:val="00B66614"/>
    <w:rsid w:val="00B66EBF"/>
    <w:rsid w:val="00B6769C"/>
    <w:rsid w:val="00B7154B"/>
    <w:rsid w:val="00B72BC9"/>
    <w:rsid w:val="00B75CAE"/>
    <w:rsid w:val="00B763A6"/>
    <w:rsid w:val="00B76FF4"/>
    <w:rsid w:val="00B80660"/>
    <w:rsid w:val="00B80AD6"/>
    <w:rsid w:val="00B82644"/>
    <w:rsid w:val="00B855F2"/>
    <w:rsid w:val="00B85A4E"/>
    <w:rsid w:val="00B85E3A"/>
    <w:rsid w:val="00B86189"/>
    <w:rsid w:val="00B90CC5"/>
    <w:rsid w:val="00B91ABC"/>
    <w:rsid w:val="00B925A1"/>
    <w:rsid w:val="00B92982"/>
    <w:rsid w:val="00B94857"/>
    <w:rsid w:val="00B956CE"/>
    <w:rsid w:val="00BA0449"/>
    <w:rsid w:val="00BA26A0"/>
    <w:rsid w:val="00BA35ED"/>
    <w:rsid w:val="00BA3A5D"/>
    <w:rsid w:val="00BA4044"/>
    <w:rsid w:val="00BA5C81"/>
    <w:rsid w:val="00BA5F70"/>
    <w:rsid w:val="00BA74F9"/>
    <w:rsid w:val="00BA7897"/>
    <w:rsid w:val="00BB0BFC"/>
    <w:rsid w:val="00BB1F76"/>
    <w:rsid w:val="00BB49F0"/>
    <w:rsid w:val="00BB5912"/>
    <w:rsid w:val="00BB6BE6"/>
    <w:rsid w:val="00BB7078"/>
    <w:rsid w:val="00BB75D0"/>
    <w:rsid w:val="00BC3615"/>
    <w:rsid w:val="00BD1EB5"/>
    <w:rsid w:val="00BD2B71"/>
    <w:rsid w:val="00BD3698"/>
    <w:rsid w:val="00BD3E4C"/>
    <w:rsid w:val="00BD44AA"/>
    <w:rsid w:val="00BD6110"/>
    <w:rsid w:val="00BE0219"/>
    <w:rsid w:val="00BE0CE0"/>
    <w:rsid w:val="00BE1BED"/>
    <w:rsid w:val="00BE568C"/>
    <w:rsid w:val="00BE6552"/>
    <w:rsid w:val="00BE6B00"/>
    <w:rsid w:val="00BE719C"/>
    <w:rsid w:val="00BF16C2"/>
    <w:rsid w:val="00BF2851"/>
    <w:rsid w:val="00BF3DF6"/>
    <w:rsid w:val="00BF5EE2"/>
    <w:rsid w:val="00BF74CC"/>
    <w:rsid w:val="00BF7E39"/>
    <w:rsid w:val="00C009F3"/>
    <w:rsid w:val="00C014D0"/>
    <w:rsid w:val="00C05AAD"/>
    <w:rsid w:val="00C0611E"/>
    <w:rsid w:val="00C07A53"/>
    <w:rsid w:val="00C112B8"/>
    <w:rsid w:val="00C114D4"/>
    <w:rsid w:val="00C11A98"/>
    <w:rsid w:val="00C12B81"/>
    <w:rsid w:val="00C1332B"/>
    <w:rsid w:val="00C13A2D"/>
    <w:rsid w:val="00C13ACF"/>
    <w:rsid w:val="00C14A72"/>
    <w:rsid w:val="00C14B48"/>
    <w:rsid w:val="00C1631A"/>
    <w:rsid w:val="00C1748C"/>
    <w:rsid w:val="00C2075C"/>
    <w:rsid w:val="00C209FF"/>
    <w:rsid w:val="00C21265"/>
    <w:rsid w:val="00C226EC"/>
    <w:rsid w:val="00C22FB7"/>
    <w:rsid w:val="00C242F5"/>
    <w:rsid w:val="00C25C8F"/>
    <w:rsid w:val="00C2632F"/>
    <w:rsid w:val="00C27876"/>
    <w:rsid w:val="00C3093A"/>
    <w:rsid w:val="00C33EA3"/>
    <w:rsid w:val="00C34F17"/>
    <w:rsid w:val="00C41CD5"/>
    <w:rsid w:val="00C4232A"/>
    <w:rsid w:val="00C42BE1"/>
    <w:rsid w:val="00C454F8"/>
    <w:rsid w:val="00C4759F"/>
    <w:rsid w:val="00C50090"/>
    <w:rsid w:val="00C5022D"/>
    <w:rsid w:val="00C52A31"/>
    <w:rsid w:val="00C56221"/>
    <w:rsid w:val="00C62105"/>
    <w:rsid w:val="00C624EC"/>
    <w:rsid w:val="00C64062"/>
    <w:rsid w:val="00C643B7"/>
    <w:rsid w:val="00C66356"/>
    <w:rsid w:val="00C673BB"/>
    <w:rsid w:val="00C711A7"/>
    <w:rsid w:val="00C72F44"/>
    <w:rsid w:val="00C748E5"/>
    <w:rsid w:val="00C74F8F"/>
    <w:rsid w:val="00C75E29"/>
    <w:rsid w:val="00C762F4"/>
    <w:rsid w:val="00C763E5"/>
    <w:rsid w:val="00C76728"/>
    <w:rsid w:val="00C768F3"/>
    <w:rsid w:val="00C76B25"/>
    <w:rsid w:val="00C7711B"/>
    <w:rsid w:val="00C8122C"/>
    <w:rsid w:val="00C816CD"/>
    <w:rsid w:val="00C81D86"/>
    <w:rsid w:val="00C84462"/>
    <w:rsid w:val="00C84B14"/>
    <w:rsid w:val="00C86161"/>
    <w:rsid w:val="00C86DF8"/>
    <w:rsid w:val="00C93A11"/>
    <w:rsid w:val="00C95557"/>
    <w:rsid w:val="00C962F7"/>
    <w:rsid w:val="00C97C9F"/>
    <w:rsid w:val="00CA029F"/>
    <w:rsid w:val="00CA060B"/>
    <w:rsid w:val="00CA0AA1"/>
    <w:rsid w:val="00CA2933"/>
    <w:rsid w:val="00CA2AC4"/>
    <w:rsid w:val="00CA3BBA"/>
    <w:rsid w:val="00CA41B7"/>
    <w:rsid w:val="00CA53D9"/>
    <w:rsid w:val="00CA6097"/>
    <w:rsid w:val="00CA7249"/>
    <w:rsid w:val="00CA7347"/>
    <w:rsid w:val="00CB0CB9"/>
    <w:rsid w:val="00CB2895"/>
    <w:rsid w:val="00CB2A4F"/>
    <w:rsid w:val="00CB64D1"/>
    <w:rsid w:val="00CB6D59"/>
    <w:rsid w:val="00CB74DA"/>
    <w:rsid w:val="00CC1228"/>
    <w:rsid w:val="00CC12C7"/>
    <w:rsid w:val="00CC19BD"/>
    <w:rsid w:val="00CC1F11"/>
    <w:rsid w:val="00CC2AAE"/>
    <w:rsid w:val="00CD0329"/>
    <w:rsid w:val="00CD0862"/>
    <w:rsid w:val="00CD341F"/>
    <w:rsid w:val="00CD3866"/>
    <w:rsid w:val="00CD48C0"/>
    <w:rsid w:val="00CD69BB"/>
    <w:rsid w:val="00CD6EEF"/>
    <w:rsid w:val="00CD7227"/>
    <w:rsid w:val="00CE2D91"/>
    <w:rsid w:val="00CE3A96"/>
    <w:rsid w:val="00CF23DF"/>
    <w:rsid w:val="00CF2733"/>
    <w:rsid w:val="00CF2A06"/>
    <w:rsid w:val="00CF55B5"/>
    <w:rsid w:val="00CF561C"/>
    <w:rsid w:val="00CF7E2F"/>
    <w:rsid w:val="00D02825"/>
    <w:rsid w:val="00D02DD2"/>
    <w:rsid w:val="00D03792"/>
    <w:rsid w:val="00D03F35"/>
    <w:rsid w:val="00D0475B"/>
    <w:rsid w:val="00D04ABF"/>
    <w:rsid w:val="00D04E1E"/>
    <w:rsid w:val="00D05B62"/>
    <w:rsid w:val="00D07CDD"/>
    <w:rsid w:val="00D102BE"/>
    <w:rsid w:val="00D108DA"/>
    <w:rsid w:val="00D1185F"/>
    <w:rsid w:val="00D13CF4"/>
    <w:rsid w:val="00D21724"/>
    <w:rsid w:val="00D21C2C"/>
    <w:rsid w:val="00D23A61"/>
    <w:rsid w:val="00D2650B"/>
    <w:rsid w:val="00D30EA4"/>
    <w:rsid w:val="00D31A37"/>
    <w:rsid w:val="00D3224D"/>
    <w:rsid w:val="00D33938"/>
    <w:rsid w:val="00D34870"/>
    <w:rsid w:val="00D348C0"/>
    <w:rsid w:val="00D4162C"/>
    <w:rsid w:val="00D417AB"/>
    <w:rsid w:val="00D42A00"/>
    <w:rsid w:val="00D42CB4"/>
    <w:rsid w:val="00D44659"/>
    <w:rsid w:val="00D46535"/>
    <w:rsid w:val="00D47BE1"/>
    <w:rsid w:val="00D47FC2"/>
    <w:rsid w:val="00D519A6"/>
    <w:rsid w:val="00D51EA3"/>
    <w:rsid w:val="00D547C6"/>
    <w:rsid w:val="00D549B7"/>
    <w:rsid w:val="00D56F73"/>
    <w:rsid w:val="00D60B07"/>
    <w:rsid w:val="00D62129"/>
    <w:rsid w:val="00D668E3"/>
    <w:rsid w:val="00D67C2D"/>
    <w:rsid w:val="00D703D7"/>
    <w:rsid w:val="00D712AA"/>
    <w:rsid w:val="00D7230E"/>
    <w:rsid w:val="00D7242D"/>
    <w:rsid w:val="00D728F2"/>
    <w:rsid w:val="00D730C3"/>
    <w:rsid w:val="00D740F2"/>
    <w:rsid w:val="00D75746"/>
    <w:rsid w:val="00D816EE"/>
    <w:rsid w:val="00D83508"/>
    <w:rsid w:val="00D84EF1"/>
    <w:rsid w:val="00D86036"/>
    <w:rsid w:val="00D91206"/>
    <w:rsid w:val="00D91425"/>
    <w:rsid w:val="00D94946"/>
    <w:rsid w:val="00D97EA3"/>
    <w:rsid w:val="00DA0448"/>
    <w:rsid w:val="00DA2470"/>
    <w:rsid w:val="00DA27B0"/>
    <w:rsid w:val="00DA5FBA"/>
    <w:rsid w:val="00DA64F5"/>
    <w:rsid w:val="00DA69AB"/>
    <w:rsid w:val="00DA74E8"/>
    <w:rsid w:val="00DA75B4"/>
    <w:rsid w:val="00DA76C3"/>
    <w:rsid w:val="00DB0FB0"/>
    <w:rsid w:val="00DB16CD"/>
    <w:rsid w:val="00DB1BFC"/>
    <w:rsid w:val="00DB3C5B"/>
    <w:rsid w:val="00DB544D"/>
    <w:rsid w:val="00DC0740"/>
    <w:rsid w:val="00DC085A"/>
    <w:rsid w:val="00DC18D3"/>
    <w:rsid w:val="00DC3B41"/>
    <w:rsid w:val="00DC4FAE"/>
    <w:rsid w:val="00DC7C16"/>
    <w:rsid w:val="00DD1965"/>
    <w:rsid w:val="00DD4793"/>
    <w:rsid w:val="00DD614A"/>
    <w:rsid w:val="00DD675E"/>
    <w:rsid w:val="00DE113E"/>
    <w:rsid w:val="00DE1416"/>
    <w:rsid w:val="00DE1B29"/>
    <w:rsid w:val="00DE1BEB"/>
    <w:rsid w:val="00DE2F4D"/>
    <w:rsid w:val="00DE4ACB"/>
    <w:rsid w:val="00DE509B"/>
    <w:rsid w:val="00DE6BF3"/>
    <w:rsid w:val="00DE717C"/>
    <w:rsid w:val="00DE727A"/>
    <w:rsid w:val="00DE7B32"/>
    <w:rsid w:val="00DE7D43"/>
    <w:rsid w:val="00DF20D7"/>
    <w:rsid w:val="00DF2DDF"/>
    <w:rsid w:val="00DF5568"/>
    <w:rsid w:val="00DF57E6"/>
    <w:rsid w:val="00DF7E33"/>
    <w:rsid w:val="00E0224A"/>
    <w:rsid w:val="00E03488"/>
    <w:rsid w:val="00E03A22"/>
    <w:rsid w:val="00E0470A"/>
    <w:rsid w:val="00E05751"/>
    <w:rsid w:val="00E05B5D"/>
    <w:rsid w:val="00E12DCB"/>
    <w:rsid w:val="00E1312B"/>
    <w:rsid w:val="00E155AF"/>
    <w:rsid w:val="00E215F9"/>
    <w:rsid w:val="00E21CC2"/>
    <w:rsid w:val="00E22D3A"/>
    <w:rsid w:val="00E237ED"/>
    <w:rsid w:val="00E24ECC"/>
    <w:rsid w:val="00E26935"/>
    <w:rsid w:val="00E27C93"/>
    <w:rsid w:val="00E31948"/>
    <w:rsid w:val="00E333D1"/>
    <w:rsid w:val="00E34CA4"/>
    <w:rsid w:val="00E35F77"/>
    <w:rsid w:val="00E36487"/>
    <w:rsid w:val="00E37DFC"/>
    <w:rsid w:val="00E37EDD"/>
    <w:rsid w:val="00E4386E"/>
    <w:rsid w:val="00E47E49"/>
    <w:rsid w:val="00E518A7"/>
    <w:rsid w:val="00E52EDC"/>
    <w:rsid w:val="00E53271"/>
    <w:rsid w:val="00E54188"/>
    <w:rsid w:val="00E54736"/>
    <w:rsid w:val="00E54774"/>
    <w:rsid w:val="00E54B1A"/>
    <w:rsid w:val="00E54CB7"/>
    <w:rsid w:val="00E54EAB"/>
    <w:rsid w:val="00E601EA"/>
    <w:rsid w:val="00E649D4"/>
    <w:rsid w:val="00E6536D"/>
    <w:rsid w:val="00E65A0B"/>
    <w:rsid w:val="00E665F7"/>
    <w:rsid w:val="00E66E60"/>
    <w:rsid w:val="00E6701A"/>
    <w:rsid w:val="00E6720D"/>
    <w:rsid w:val="00E70205"/>
    <w:rsid w:val="00E70DCB"/>
    <w:rsid w:val="00E7112A"/>
    <w:rsid w:val="00E736E8"/>
    <w:rsid w:val="00E736F6"/>
    <w:rsid w:val="00E74996"/>
    <w:rsid w:val="00E74F39"/>
    <w:rsid w:val="00E74F53"/>
    <w:rsid w:val="00E75CB9"/>
    <w:rsid w:val="00E77E9E"/>
    <w:rsid w:val="00E80817"/>
    <w:rsid w:val="00E83D26"/>
    <w:rsid w:val="00E85A91"/>
    <w:rsid w:val="00E86F07"/>
    <w:rsid w:val="00E9080A"/>
    <w:rsid w:val="00E91222"/>
    <w:rsid w:val="00E94775"/>
    <w:rsid w:val="00E94A1D"/>
    <w:rsid w:val="00E95FEC"/>
    <w:rsid w:val="00E96779"/>
    <w:rsid w:val="00E97900"/>
    <w:rsid w:val="00EA044A"/>
    <w:rsid w:val="00EA228B"/>
    <w:rsid w:val="00EA40BA"/>
    <w:rsid w:val="00EA60F8"/>
    <w:rsid w:val="00EA6A84"/>
    <w:rsid w:val="00EA7768"/>
    <w:rsid w:val="00EB290F"/>
    <w:rsid w:val="00EB48BA"/>
    <w:rsid w:val="00EC013F"/>
    <w:rsid w:val="00EC2B48"/>
    <w:rsid w:val="00EC34C9"/>
    <w:rsid w:val="00EC3E2E"/>
    <w:rsid w:val="00EC43F7"/>
    <w:rsid w:val="00EC454A"/>
    <w:rsid w:val="00EC58BE"/>
    <w:rsid w:val="00EC674F"/>
    <w:rsid w:val="00EC7988"/>
    <w:rsid w:val="00ED0B32"/>
    <w:rsid w:val="00ED1BF3"/>
    <w:rsid w:val="00ED7700"/>
    <w:rsid w:val="00EE01E9"/>
    <w:rsid w:val="00EE038F"/>
    <w:rsid w:val="00EE11F6"/>
    <w:rsid w:val="00EE1B93"/>
    <w:rsid w:val="00EE2ECB"/>
    <w:rsid w:val="00EE66BE"/>
    <w:rsid w:val="00EE6C6E"/>
    <w:rsid w:val="00EE7443"/>
    <w:rsid w:val="00EE7743"/>
    <w:rsid w:val="00EF00FD"/>
    <w:rsid w:val="00EF1EA6"/>
    <w:rsid w:val="00EF5BB7"/>
    <w:rsid w:val="00EF61A9"/>
    <w:rsid w:val="00EF68BF"/>
    <w:rsid w:val="00EF7461"/>
    <w:rsid w:val="00F00C6C"/>
    <w:rsid w:val="00F0211E"/>
    <w:rsid w:val="00F02209"/>
    <w:rsid w:val="00F044DC"/>
    <w:rsid w:val="00F04757"/>
    <w:rsid w:val="00F053D7"/>
    <w:rsid w:val="00F05A0B"/>
    <w:rsid w:val="00F060FF"/>
    <w:rsid w:val="00F06E3F"/>
    <w:rsid w:val="00F105F7"/>
    <w:rsid w:val="00F109CD"/>
    <w:rsid w:val="00F116B3"/>
    <w:rsid w:val="00F11BEE"/>
    <w:rsid w:val="00F1243E"/>
    <w:rsid w:val="00F151C6"/>
    <w:rsid w:val="00F162F7"/>
    <w:rsid w:val="00F25C5F"/>
    <w:rsid w:val="00F3000D"/>
    <w:rsid w:val="00F3078C"/>
    <w:rsid w:val="00F32224"/>
    <w:rsid w:val="00F32AD5"/>
    <w:rsid w:val="00F33649"/>
    <w:rsid w:val="00F34F2C"/>
    <w:rsid w:val="00F35049"/>
    <w:rsid w:val="00F35691"/>
    <w:rsid w:val="00F371CD"/>
    <w:rsid w:val="00F37AFE"/>
    <w:rsid w:val="00F41286"/>
    <w:rsid w:val="00F424E9"/>
    <w:rsid w:val="00F4459E"/>
    <w:rsid w:val="00F465DE"/>
    <w:rsid w:val="00F477C6"/>
    <w:rsid w:val="00F51ADA"/>
    <w:rsid w:val="00F51FAE"/>
    <w:rsid w:val="00F526EA"/>
    <w:rsid w:val="00F53199"/>
    <w:rsid w:val="00F53375"/>
    <w:rsid w:val="00F536A4"/>
    <w:rsid w:val="00F53CEB"/>
    <w:rsid w:val="00F54970"/>
    <w:rsid w:val="00F55521"/>
    <w:rsid w:val="00F566D0"/>
    <w:rsid w:val="00F56BC4"/>
    <w:rsid w:val="00F57D52"/>
    <w:rsid w:val="00F57E94"/>
    <w:rsid w:val="00F6131E"/>
    <w:rsid w:val="00F615BF"/>
    <w:rsid w:val="00F635D9"/>
    <w:rsid w:val="00F65E87"/>
    <w:rsid w:val="00F66DBB"/>
    <w:rsid w:val="00F66E4A"/>
    <w:rsid w:val="00F70A73"/>
    <w:rsid w:val="00F71316"/>
    <w:rsid w:val="00F7136F"/>
    <w:rsid w:val="00F7396B"/>
    <w:rsid w:val="00F76025"/>
    <w:rsid w:val="00F76431"/>
    <w:rsid w:val="00F76F94"/>
    <w:rsid w:val="00F80168"/>
    <w:rsid w:val="00F816B8"/>
    <w:rsid w:val="00F825A1"/>
    <w:rsid w:val="00F827F0"/>
    <w:rsid w:val="00F8314D"/>
    <w:rsid w:val="00F90213"/>
    <w:rsid w:val="00F9029C"/>
    <w:rsid w:val="00F91186"/>
    <w:rsid w:val="00F917A2"/>
    <w:rsid w:val="00F94572"/>
    <w:rsid w:val="00F9535B"/>
    <w:rsid w:val="00F95BCA"/>
    <w:rsid w:val="00F961F0"/>
    <w:rsid w:val="00F96EC8"/>
    <w:rsid w:val="00F974A6"/>
    <w:rsid w:val="00FA15D6"/>
    <w:rsid w:val="00FA26C0"/>
    <w:rsid w:val="00FA494F"/>
    <w:rsid w:val="00FA5709"/>
    <w:rsid w:val="00FA6132"/>
    <w:rsid w:val="00FB045B"/>
    <w:rsid w:val="00FB1C67"/>
    <w:rsid w:val="00FB1D05"/>
    <w:rsid w:val="00FB2C33"/>
    <w:rsid w:val="00FB36C7"/>
    <w:rsid w:val="00FB4D0C"/>
    <w:rsid w:val="00FB6198"/>
    <w:rsid w:val="00FC01A4"/>
    <w:rsid w:val="00FC16D1"/>
    <w:rsid w:val="00FC28EA"/>
    <w:rsid w:val="00FC2DD6"/>
    <w:rsid w:val="00FC3303"/>
    <w:rsid w:val="00FC3A07"/>
    <w:rsid w:val="00FC3B1E"/>
    <w:rsid w:val="00FC7282"/>
    <w:rsid w:val="00FD0090"/>
    <w:rsid w:val="00FD1005"/>
    <w:rsid w:val="00FD1028"/>
    <w:rsid w:val="00FD117A"/>
    <w:rsid w:val="00FD1253"/>
    <w:rsid w:val="00FD2912"/>
    <w:rsid w:val="00FD65B5"/>
    <w:rsid w:val="00FD772E"/>
    <w:rsid w:val="00FD7F94"/>
    <w:rsid w:val="00FE0C1F"/>
    <w:rsid w:val="00FE327B"/>
    <w:rsid w:val="00FE3667"/>
    <w:rsid w:val="00FF01A7"/>
    <w:rsid w:val="00FF03ED"/>
    <w:rsid w:val="00FF0BBC"/>
    <w:rsid w:val="00FF12BB"/>
    <w:rsid w:val="00FF2FFB"/>
    <w:rsid w:val="00FF4C1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ieeexplore.ieee.org/abstract/document/5288526?casa_token=Su8NVNsKrckAAAAA:sn7LgKE3pI9bxB9BYt0INQHKOu0rycQXTe-iJaaaNjHJvmQTzHc_lITXsgL-R_zybd4OdWJP1Uc"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seweb.ucsd.edu/~jmcauley/pdfs/emnlp19c.pdf" TargetMode="External"/><Relationship Id="rId5" Type="http://schemas.openxmlformats.org/officeDocument/2006/relationships/webSettings" Target="webSettings.xml"/><Relationship Id="rId15" Type="http://schemas.openxmlformats.org/officeDocument/2006/relationships/hyperlink" Target="https://jurnal.polban.ac.id/inggris/article/view/3467" TargetMode="External"/><Relationship Id="rId10" Type="http://schemas.openxmlformats.org/officeDocument/2006/relationships/hyperlink" Target="https://arxiv.org/abs/1812.11806"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iscuss.huggingface.co/t/class-weights-for-bertforsequenceclassification/1674/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AC4DD9DCC93049B19A6EF744C112A574"/>
        <w:category>
          <w:name w:val="Allgemein"/>
          <w:gallery w:val="placeholder"/>
        </w:category>
        <w:types>
          <w:type w:val="bbPlcHdr"/>
        </w:types>
        <w:behaviors>
          <w:behavior w:val="content"/>
        </w:behaviors>
        <w:guid w:val="{BE1A4BBF-FC50-49B3-89AB-D1AE1B19AAAF}"/>
      </w:docPartPr>
      <w:docPartBody>
        <w:p w:rsidR="000721DC" w:rsidRDefault="00F13E88" w:rsidP="00F13E88">
          <w:pPr>
            <w:pStyle w:val="AC4DD9DCC93049B19A6EF744C112A574"/>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000000" w:rsidRDefault="006B3B9A" w:rsidP="006B3B9A">
          <w:pPr>
            <w:pStyle w:val="41D4E7F5BC6E4249984FA8772E8166DD"/>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561FE"/>
    <w:rsid w:val="00063AFE"/>
    <w:rsid w:val="000721DC"/>
    <w:rsid w:val="00174153"/>
    <w:rsid w:val="00230A1D"/>
    <w:rsid w:val="00265802"/>
    <w:rsid w:val="002822C4"/>
    <w:rsid w:val="002917A8"/>
    <w:rsid w:val="002E7081"/>
    <w:rsid w:val="00331DFC"/>
    <w:rsid w:val="003519B4"/>
    <w:rsid w:val="00376779"/>
    <w:rsid w:val="003E4CC6"/>
    <w:rsid w:val="003E5B3C"/>
    <w:rsid w:val="004107FB"/>
    <w:rsid w:val="00415F05"/>
    <w:rsid w:val="00431726"/>
    <w:rsid w:val="00445263"/>
    <w:rsid w:val="00460FEC"/>
    <w:rsid w:val="004A5E1A"/>
    <w:rsid w:val="004F05A9"/>
    <w:rsid w:val="004F220C"/>
    <w:rsid w:val="00532BF5"/>
    <w:rsid w:val="005507CD"/>
    <w:rsid w:val="005A0078"/>
    <w:rsid w:val="005C4000"/>
    <w:rsid w:val="00642D84"/>
    <w:rsid w:val="00651F56"/>
    <w:rsid w:val="006960C2"/>
    <w:rsid w:val="006B3B9A"/>
    <w:rsid w:val="006D03DF"/>
    <w:rsid w:val="007711FE"/>
    <w:rsid w:val="0079773D"/>
    <w:rsid w:val="007A4D35"/>
    <w:rsid w:val="007D5343"/>
    <w:rsid w:val="007F0765"/>
    <w:rsid w:val="00852B49"/>
    <w:rsid w:val="008674B2"/>
    <w:rsid w:val="00884EF3"/>
    <w:rsid w:val="008C1EEF"/>
    <w:rsid w:val="008E4DD8"/>
    <w:rsid w:val="00982620"/>
    <w:rsid w:val="009833F8"/>
    <w:rsid w:val="0098561E"/>
    <w:rsid w:val="009D3CAA"/>
    <w:rsid w:val="00A35BA1"/>
    <w:rsid w:val="00A724DC"/>
    <w:rsid w:val="00A72D13"/>
    <w:rsid w:val="00A830CE"/>
    <w:rsid w:val="00B50600"/>
    <w:rsid w:val="00B6423D"/>
    <w:rsid w:val="00BD5F93"/>
    <w:rsid w:val="00BF3E96"/>
    <w:rsid w:val="00C72B03"/>
    <w:rsid w:val="00C93DBD"/>
    <w:rsid w:val="00CD2FBF"/>
    <w:rsid w:val="00D700D3"/>
    <w:rsid w:val="00DA429B"/>
    <w:rsid w:val="00DC007E"/>
    <w:rsid w:val="00DE57A7"/>
    <w:rsid w:val="00DF597A"/>
    <w:rsid w:val="00E61756"/>
    <w:rsid w:val="00E86714"/>
    <w:rsid w:val="00E97271"/>
    <w:rsid w:val="00EA44F6"/>
    <w:rsid w:val="00F13E88"/>
    <w:rsid w:val="00F21ED2"/>
    <w:rsid w:val="00F50159"/>
    <w:rsid w:val="00F5494C"/>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B3B9A"/>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AC4DD9DCC93049B19A6EF744C112A574">
    <w:name w:val="AC4DD9DCC93049B19A6EF744C112A574"/>
    <w:rsid w:val="00F13E88"/>
  </w:style>
  <w:style w:type="paragraph" w:customStyle="1" w:styleId="41D4E7F5BC6E4249984FA8772E8166DD">
    <w:name w:val="41D4E7F5BC6E4249984FA8772E8166DD"/>
    <w:rsid w:val="006B3B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3097</Words>
  <Characters>302658</Characters>
  <Application>Microsoft Office Word</Application>
  <DocSecurity>0</DocSecurity>
  <Lines>2522</Lines>
  <Paragraphs>7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5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20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